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A12505">
        <w:rPr>
          <w:rStyle w:val="Heading1Char"/>
        </w:rPr>
        <w:t>1</w:t>
      </w: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9D1E06" w:rsidP="00031D9A">
      <w:pPr>
        <w:jc w:val="center"/>
        <w:rPr>
          <w:b/>
        </w:rPr>
      </w:pPr>
      <w:r>
        <w:rPr>
          <w:b/>
        </w:rPr>
        <w:t>2023</w:t>
      </w:r>
      <w:r w:rsidR="00031D9A" w:rsidRPr="00031D9A">
        <w:rPr>
          <w:b/>
        </w:rPr>
        <w:br w:type="page"/>
      </w:r>
    </w:p>
    <w:bookmarkStart w:id="0" w:name="_Toc125380478"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0"/>
        </w:p>
        <w:p w:rsidR="00646D46"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5380478" w:history="1">
            <w:r w:rsidR="00646D46" w:rsidRPr="00106045">
              <w:rPr>
                <w:rStyle w:val="Hyperlink"/>
                <w:noProof/>
              </w:rPr>
              <w:t>Daftar Isi</w:t>
            </w:r>
            <w:r w:rsidR="00646D46">
              <w:rPr>
                <w:noProof/>
                <w:webHidden/>
              </w:rPr>
              <w:tab/>
            </w:r>
            <w:r w:rsidR="00646D46">
              <w:rPr>
                <w:noProof/>
                <w:webHidden/>
              </w:rPr>
              <w:fldChar w:fldCharType="begin"/>
            </w:r>
            <w:r w:rsidR="00646D46">
              <w:rPr>
                <w:noProof/>
                <w:webHidden/>
              </w:rPr>
              <w:instrText xml:space="preserve"> PAGEREF _Toc125380478 \h </w:instrText>
            </w:r>
            <w:r w:rsidR="00646D46">
              <w:rPr>
                <w:noProof/>
                <w:webHidden/>
              </w:rPr>
            </w:r>
            <w:r w:rsidR="00646D46">
              <w:rPr>
                <w:noProof/>
                <w:webHidden/>
              </w:rPr>
              <w:fldChar w:fldCharType="separate"/>
            </w:r>
            <w:r w:rsidR="00646D46">
              <w:rPr>
                <w:noProof/>
                <w:webHidden/>
              </w:rPr>
              <w:t>ii</w:t>
            </w:r>
            <w:r w:rsidR="00646D46">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479" w:history="1">
            <w:r w:rsidRPr="00106045">
              <w:rPr>
                <w:rStyle w:val="Hyperlink"/>
                <w:noProof/>
              </w:rPr>
              <w:t>Daftar Tabel</w:t>
            </w:r>
            <w:r>
              <w:rPr>
                <w:noProof/>
                <w:webHidden/>
              </w:rPr>
              <w:tab/>
            </w:r>
            <w:r>
              <w:rPr>
                <w:noProof/>
                <w:webHidden/>
              </w:rPr>
              <w:fldChar w:fldCharType="begin"/>
            </w:r>
            <w:r>
              <w:rPr>
                <w:noProof/>
                <w:webHidden/>
              </w:rPr>
              <w:instrText xml:space="preserve"> PAGEREF _Toc125380479 \h </w:instrText>
            </w:r>
            <w:r>
              <w:rPr>
                <w:noProof/>
                <w:webHidden/>
              </w:rPr>
            </w:r>
            <w:r>
              <w:rPr>
                <w:noProof/>
                <w:webHidden/>
              </w:rPr>
              <w:fldChar w:fldCharType="separate"/>
            </w:r>
            <w:r>
              <w:rPr>
                <w:noProof/>
                <w:webHidden/>
              </w:rPr>
              <w:t>iii</w:t>
            </w:r>
            <w:r>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480" w:history="1">
            <w:r w:rsidRPr="00106045">
              <w:rPr>
                <w:rStyle w:val="Hyperlink"/>
                <w:noProof/>
              </w:rPr>
              <w:t>Daftar Gambar</w:t>
            </w:r>
            <w:r>
              <w:rPr>
                <w:noProof/>
                <w:webHidden/>
              </w:rPr>
              <w:tab/>
            </w:r>
            <w:r>
              <w:rPr>
                <w:noProof/>
                <w:webHidden/>
              </w:rPr>
              <w:fldChar w:fldCharType="begin"/>
            </w:r>
            <w:r>
              <w:rPr>
                <w:noProof/>
                <w:webHidden/>
              </w:rPr>
              <w:instrText xml:space="preserve"> PAGEREF _Toc125380480 \h </w:instrText>
            </w:r>
            <w:r>
              <w:rPr>
                <w:noProof/>
                <w:webHidden/>
              </w:rPr>
            </w:r>
            <w:r>
              <w:rPr>
                <w:noProof/>
                <w:webHidden/>
              </w:rPr>
              <w:fldChar w:fldCharType="separate"/>
            </w:r>
            <w:r>
              <w:rPr>
                <w:noProof/>
                <w:webHidden/>
              </w:rPr>
              <w:t>iv</w:t>
            </w:r>
            <w:r>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481" w:history="1">
            <w:r w:rsidRPr="00106045">
              <w:rPr>
                <w:rStyle w:val="Hyperlink"/>
                <w:noProof/>
              </w:rPr>
              <w:t>BAB I PENDAHULUAN</w:t>
            </w:r>
            <w:r>
              <w:rPr>
                <w:noProof/>
                <w:webHidden/>
              </w:rPr>
              <w:tab/>
            </w:r>
            <w:r>
              <w:rPr>
                <w:noProof/>
                <w:webHidden/>
              </w:rPr>
              <w:fldChar w:fldCharType="begin"/>
            </w:r>
            <w:r>
              <w:rPr>
                <w:noProof/>
                <w:webHidden/>
              </w:rPr>
              <w:instrText xml:space="preserve"> PAGEREF _Toc125380481 \h </w:instrText>
            </w:r>
            <w:r>
              <w:rPr>
                <w:noProof/>
                <w:webHidden/>
              </w:rPr>
            </w:r>
            <w:r>
              <w:rPr>
                <w:noProof/>
                <w:webHidden/>
              </w:rPr>
              <w:fldChar w:fldCharType="separate"/>
            </w:r>
            <w:r>
              <w:rPr>
                <w:noProof/>
                <w:webHidden/>
              </w:rPr>
              <w:t>1</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2" w:history="1">
            <w:r w:rsidRPr="00106045">
              <w:rPr>
                <w:rStyle w:val="Hyperlink"/>
                <w:noProof/>
              </w:rPr>
              <w:t>1.1.</w:t>
            </w:r>
            <w:r>
              <w:rPr>
                <w:rFonts w:asciiTheme="minorHAnsi" w:eastAsiaTheme="minorEastAsia" w:hAnsiTheme="minorHAnsi"/>
                <w:noProof/>
                <w:sz w:val="22"/>
              </w:rPr>
              <w:tab/>
            </w:r>
            <w:r w:rsidRPr="00106045">
              <w:rPr>
                <w:rStyle w:val="Hyperlink"/>
                <w:noProof/>
              </w:rPr>
              <w:t>Latar Belakang</w:t>
            </w:r>
            <w:r>
              <w:rPr>
                <w:noProof/>
                <w:webHidden/>
              </w:rPr>
              <w:tab/>
            </w:r>
            <w:r>
              <w:rPr>
                <w:noProof/>
                <w:webHidden/>
              </w:rPr>
              <w:fldChar w:fldCharType="begin"/>
            </w:r>
            <w:r>
              <w:rPr>
                <w:noProof/>
                <w:webHidden/>
              </w:rPr>
              <w:instrText xml:space="preserve"> PAGEREF _Toc125380482 \h </w:instrText>
            </w:r>
            <w:r>
              <w:rPr>
                <w:noProof/>
                <w:webHidden/>
              </w:rPr>
            </w:r>
            <w:r>
              <w:rPr>
                <w:noProof/>
                <w:webHidden/>
              </w:rPr>
              <w:fldChar w:fldCharType="separate"/>
            </w:r>
            <w:r>
              <w:rPr>
                <w:noProof/>
                <w:webHidden/>
              </w:rPr>
              <w:t>1</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3" w:history="1">
            <w:r w:rsidRPr="00106045">
              <w:rPr>
                <w:rStyle w:val="Hyperlink"/>
                <w:noProof/>
              </w:rPr>
              <w:t>1.2.</w:t>
            </w:r>
            <w:r>
              <w:rPr>
                <w:rFonts w:asciiTheme="minorHAnsi" w:eastAsiaTheme="minorEastAsia" w:hAnsiTheme="minorHAnsi"/>
                <w:noProof/>
                <w:sz w:val="22"/>
              </w:rPr>
              <w:tab/>
            </w:r>
            <w:r w:rsidRPr="00106045">
              <w:rPr>
                <w:rStyle w:val="Hyperlink"/>
                <w:noProof/>
              </w:rPr>
              <w:t>Rumusan Masalah</w:t>
            </w:r>
            <w:r>
              <w:rPr>
                <w:noProof/>
                <w:webHidden/>
              </w:rPr>
              <w:tab/>
            </w:r>
            <w:r>
              <w:rPr>
                <w:noProof/>
                <w:webHidden/>
              </w:rPr>
              <w:fldChar w:fldCharType="begin"/>
            </w:r>
            <w:r>
              <w:rPr>
                <w:noProof/>
                <w:webHidden/>
              </w:rPr>
              <w:instrText xml:space="preserve"> PAGEREF _Toc125380483 \h </w:instrText>
            </w:r>
            <w:r>
              <w:rPr>
                <w:noProof/>
                <w:webHidden/>
              </w:rPr>
            </w:r>
            <w:r>
              <w:rPr>
                <w:noProof/>
                <w:webHidden/>
              </w:rPr>
              <w:fldChar w:fldCharType="separate"/>
            </w:r>
            <w:r>
              <w:rPr>
                <w:noProof/>
                <w:webHidden/>
              </w:rPr>
              <w:t>2</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4" w:history="1">
            <w:r w:rsidRPr="00106045">
              <w:rPr>
                <w:rStyle w:val="Hyperlink"/>
                <w:noProof/>
              </w:rPr>
              <w:t>1.3.</w:t>
            </w:r>
            <w:r>
              <w:rPr>
                <w:rFonts w:asciiTheme="minorHAnsi" w:eastAsiaTheme="minorEastAsia" w:hAnsiTheme="minorHAnsi"/>
                <w:noProof/>
                <w:sz w:val="22"/>
              </w:rPr>
              <w:tab/>
            </w:r>
            <w:r w:rsidRPr="00106045">
              <w:rPr>
                <w:rStyle w:val="Hyperlink"/>
                <w:noProof/>
              </w:rPr>
              <w:t>Batasan Masalah</w:t>
            </w:r>
            <w:r>
              <w:rPr>
                <w:noProof/>
                <w:webHidden/>
              </w:rPr>
              <w:tab/>
            </w:r>
            <w:r>
              <w:rPr>
                <w:noProof/>
                <w:webHidden/>
              </w:rPr>
              <w:fldChar w:fldCharType="begin"/>
            </w:r>
            <w:r>
              <w:rPr>
                <w:noProof/>
                <w:webHidden/>
              </w:rPr>
              <w:instrText xml:space="preserve"> PAGEREF _Toc125380484 \h </w:instrText>
            </w:r>
            <w:r>
              <w:rPr>
                <w:noProof/>
                <w:webHidden/>
              </w:rPr>
            </w:r>
            <w:r>
              <w:rPr>
                <w:noProof/>
                <w:webHidden/>
              </w:rPr>
              <w:fldChar w:fldCharType="separate"/>
            </w:r>
            <w:r>
              <w:rPr>
                <w:noProof/>
                <w:webHidden/>
              </w:rPr>
              <w:t>3</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5" w:history="1">
            <w:r w:rsidRPr="00106045">
              <w:rPr>
                <w:rStyle w:val="Hyperlink"/>
                <w:noProof/>
              </w:rPr>
              <w:t>1.4.</w:t>
            </w:r>
            <w:r>
              <w:rPr>
                <w:rFonts w:asciiTheme="minorHAnsi" w:eastAsiaTheme="minorEastAsia" w:hAnsiTheme="minorHAnsi"/>
                <w:noProof/>
                <w:sz w:val="22"/>
              </w:rPr>
              <w:tab/>
            </w:r>
            <w:r w:rsidRPr="00106045">
              <w:rPr>
                <w:rStyle w:val="Hyperlink"/>
                <w:noProof/>
              </w:rPr>
              <w:t>Tujuan Penelitian</w:t>
            </w:r>
            <w:r>
              <w:rPr>
                <w:noProof/>
                <w:webHidden/>
              </w:rPr>
              <w:tab/>
            </w:r>
            <w:r>
              <w:rPr>
                <w:noProof/>
                <w:webHidden/>
              </w:rPr>
              <w:fldChar w:fldCharType="begin"/>
            </w:r>
            <w:r>
              <w:rPr>
                <w:noProof/>
                <w:webHidden/>
              </w:rPr>
              <w:instrText xml:space="preserve"> PAGEREF _Toc125380485 \h </w:instrText>
            </w:r>
            <w:r>
              <w:rPr>
                <w:noProof/>
                <w:webHidden/>
              </w:rPr>
            </w:r>
            <w:r>
              <w:rPr>
                <w:noProof/>
                <w:webHidden/>
              </w:rPr>
              <w:fldChar w:fldCharType="separate"/>
            </w:r>
            <w:r>
              <w:rPr>
                <w:noProof/>
                <w:webHidden/>
              </w:rPr>
              <w:t>3</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6" w:history="1">
            <w:r w:rsidRPr="00106045">
              <w:rPr>
                <w:rStyle w:val="Hyperlink"/>
                <w:noProof/>
              </w:rPr>
              <w:t>1.5.</w:t>
            </w:r>
            <w:r>
              <w:rPr>
                <w:rFonts w:asciiTheme="minorHAnsi" w:eastAsiaTheme="minorEastAsia" w:hAnsiTheme="minorHAnsi"/>
                <w:noProof/>
                <w:sz w:val="22"/>
              </w:rPr>
              <w:tab/>
            </w:r>
            <w:r w:rsidRPr="00106045">
              <w:rPr>
                <w:rStyle w:val="Hyperlink"/>
                <w:noProof/>
              </w:rPr>
              <w:t>Manfaat Penelitian</w:t>
            </w:r>
            <w:r>
              <w:rPr>
                <w:noProof/>
                <w:webHidden/>
              </w:rPr>
              <w:tab/>
            </w:r>
            <w:r>
              <w:rPr>
                <w:noProof/>
                <w:webHidden/>
              </w:rPr>
              <w:fldChar w:fldCharType="begin"/>
            </w:r>
            <w:r>
              <w:rPr>
                <w:noProof/>
                <w:webHidden/>
              </w:rPr>
              <w:instrText xml:space="preserve"> PAGEREF _Toc125380486 \h </w:instrText>
            </w:r>
            <w:r>
              <w:rPr>
                <w:noProof/>
                <w:webHidden/>
              </w:rPr>
            </w:r>
            <w:r>
              <w:rPr>
                <w:noProof/>
                <w:webHidden/>
              </w:rPr>
              <w:fldChar w:fldCharType="separate"/>
            </w:r>
            <w:r>
              <w:rPr>
                <w:noProof/>
                <w:webHidden/>
              </w:rPr>
              <w:t>3</w:t>
            </w:r>
            <w:r>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487" w:history="1">
            <w:r w:rsidRPr="00106045">
              <w:rPr>
                <w:rStyle w:val="Hyperlink"/>
                <w:noProof/>
              </w:rPr>
              <w:t>BAB II LANDASAN TEORI</w:t>
            </w:r>
            <w:r>
              <w:rPr>
                <w:noProof/>
                <w:webHidden/>
              </w:rPr>
              <w:tab/>
            </w:r>
            <w:r>
              <w:rPr>
                <w:noProof/>
                <w:webHidden/>
              </w:rPr>
              <w:fldChar w:fldCharType="begin"/>
            </w:r>
            <w:r>
              <w:rPr>
                <w:noProof/>
                <w:webHidden/>
              </w:rPr>
              <w:instrText xml:space="preserve"> PAGEREF _Toc125380487 \h </w:instrText>
            </w:r>
            <w:r>
              <w:rPr>
                <w:noProof/>
                <w:webHidden/>
              </w:rPr>
            </w:r>
            <w:r>
              <w:rPr>
                <w:noProof/>
                <w:webHidden/>
              </w:rPr>
              <w:fldChar w:fldCharType="separate"/>
            </w:r>
            <w:r>
              <w:rPr>
                <w:noProof/>
                <w:webHidden/>
              </w:rPr>
              <w:t>5</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89" w:history="1">
            <w:r w:rsidRPr="00106045">
              <w:rPr>
                <w:rStyle w:val="Hyperlink"/>
                <w:noProof/>
              </w:rPr>
              <w:t>2.1.</w:t>
            </w:r>
            <w:r>
              <w:rPr>
                <w:rFonts w:asciiTheme="minorHAnsi" w:eastAsiaTheme="minorEastAsia" w:hAnsiTheme="minorHAnsi"/>
                <w:noProof/>
                <w:sz w:val="22"/>
              </w:rPr>
              <w:tab/>
            </w:r>
            <w:r w:rsidRPr="00106045">
              <w:rPr>
                <w:rStyle w:val="Hyperlink"/>
                <w:noProof/>
              </w:rPr>
              <w:t>Tinjauan Studi</w:t>
            </w:r>
            <w:r>
              <w:rPr>
                <w:noProof/>
                <w:webHidden/>
              </w:rPr>
              <w:tab/>
            </w:r>
            <w:r>
              <w:rPr>
                <w:noProof/>
                <w:webHidden/>
              </w:rPr>
              <w:fldChar w:fldCharType="begin"/>
            </w:r>
            <w:r>
              <w:rPr>
                <w:noProof/>
                <w:webHidden/>
              </w:rPr>
              <w:instrText xml:space="preserve"> PAGEREF _Toc125380489 \h </w:instrText>
            </w:r>
            <w:r>
              <w:rPr>
                <w:noProof/>
                <w:webHidden/>
              </w:rPr>
            </w:r>
            <w:r>
              <w:rPr>
                <w:noProof/>
                <w:webHidden/>
              </w:rPr>
              <w:fldChar w:fldCharType="separate"/>
            </w:r>
            <w:r>
              <w:rPr>
                <w:noProof/>
                <w:webHidden/>
              </w:rPr>
              <w:t>5</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490" w:history="1">
            <w:r w:rsidRPr="00106045">
              <w:rPr>
                <w:rStyle w:val="Hyperlink"/>
                <w:noProof/>
              </w:rPr>
              <w:t>2.2.</w:t>
            </w:r>
            <w:r>
              <w:rPr>
                <w:rFonts w:asciiTheme="minorHAnsi" w:eastAsiaTheme="minorEastAsia" w:hAnsiTheme="minorHAnsi"/>
                <w:noProof/>
                <w:sz w:val="22"/>
              </w:rPr>
              <w:tab/>
            </w:r>
            <w:r w:rsidRPr="00106045">
              <w:rPr>
                <w:rStyle w:val="Hyperlink"/>
                <w:noProof/>
              </w:rPr>
              <w:t>Landasan Teori</w:t>
            </w:r>
            <w:r>
              <w:rPr>
                <w:noProof/>
                <w:webHidden/>
              </w:rPr>
              <w:tab/>
            </w:r>
            <w:r>
              <w:rPr>
                <w:noProof/>
                <w:webHidden/>
              </w:rPr>
              <w:fldChar w:fldCharType="begin"/>
            </w:r>
            <w:r>
              <w:rPr>
                <w:noProof/>
                <w:webHidden/>
              </w:rPr>
              <w:instrText xml:space="preserve"> PAGEREF _Toc125380490 \h </w:instrText>
            </w:r>
            <w:r>
              <w:rPr>
                <w:noProof/>
                <w:webHidden/>
              </w:rPr>
            </w:r>
            <w:r>
              <w:rPr>
                <w:noProof/>
                <w:webHidden/>
              </w:rPr>
              <w:fldChar w:fldCharType="separate"/>
            </w:r>
            <w:r>
              <w:rPr>
                <w:noProof/>
                <w:webHidden/>
              </w:rPr>
              <w:t>9</w:t>
            </w:r>
            <w:r>
              <w:rPr>
                <w:noProof/>
                <w:webHidden/>
              </w:rPr>
              <w:fldChar w:fldCharType="end"/>
            </w:r>
          </w:hyperlink>
        </w:p>
        <w:p w:rsidR="00646D46" w:rsidRDefault="00646D46">
          <w:pPr>
            <w:pStyle w:val="TOC3"/>
            <w:tabs>
              <w:tab w:val="left" w:pos="1320"/>
              <w:tab w:val="right" w:leader="dot" w:pos="7928"/>
            </w:tabs>
            <w:rPr>
              <w:rFonts w:asciiTheme="minorHAnsi" w:eastAsiaTheme="minorEastAsia" w:hAnsiTheme="minorHAnsi"/>
              <w:noProof/>
              <w:sz w:val="22"/>
            </w:rPr>
          </w:pPr>
          <w:hyperlink w:anchor="_Toc125380499" w:history="1">
            <w:r w:rsidRPr="00106045">
              <w:rPr>
                <w:rStyle w:val="Hyperlink"/>
                <w:noProof/>
              </w:rPr>
              <w:t>2.2.1</w:t>
            </w:r>
            <w:r>
              <w:rPr>
                <w:rFonts w:asciiTheme="minorHAnsi" w:eastAsiaTheme="minorEastAsia" w:hAnsiTheme="minorHAnsi"/>
                <w:noProof/>
                <w:sz w:val="22"/>
              </w:rPr>
              <w:tab/>
            </w:r>
            <w:r w:rsidRPr="00106045">
              <w:rPr>
                <w:rStyle w:val="Hyperlink"/>
                <w:noProof/>
              </w:rPr>
              <w:t>Implementasi</w:t>
            </w:r>
            <w:r>
              <w:rPr>
                <w:noProof/>
                <w:webHidden/>
              </w:rPr>
              <w:tab/>
            </w:r>
            <w:r>
              <w:rPr>
                <w:noProof/>
                <w:webHidden/>
              </w:rPr>
              <w:fldChar w:fldCharType="begin"/>
            </w:r>
            <w:r>
              <w:rPr>
                <w:noProof/>
                <w:webHidden/>
              </w:rPr>
              <w:instrText xml:space="preserve"> PAGEREF _Toc125380499 \h </w:instrText>
            </w:r>
            <w:r>
              <w:rPr>
                <w:noProof/>
                <w:webHidden/>
              </w:rPr>
            </w:r>
            <w:r>
              <w:rPr>
                <w:noProof/>
                <w:webHidden/>
              </w:rPr>
              <w:fldChar w:fldCharType="separate"/>
            </w:r>
            <w:r>
              <w:rPr>
                <w:noProof/>
                <w:webHidden/>
              </w:rPr>
              <w:t>9</w:t>
            </w:r>
            <w:r>
              <w:rPr>
                <w:noProof/>
                <w:webHidden/>
              </w:rPr>
              <w:fldChar w:fldCharType="end"/>
            </w:r>
          </w:hyperlink>
        </w:p>
        <w:p w:rsidR="00646D46" w:rsidRDefault="00646D46">
          <w:pPr>
            <w:pStyle w:val="TOC3"/>
            <w:tabs>
              <w:tab w:val="left" w:pos="1320"/>
              <w:tab w:val="right" w:leader="dot" w:pos="7928"/>
            </w:tabs>
            <w:rPr>
              <w:rFonts w:asciiTheme="minorHAnsi" w:eastAsiaTheme="minorEastAsia" w:hAnsiTheme="minorHAnsi"/>
              <w:noProof/>
              <w:sz w:val="22"/>
            </w:rPr>
          </w:pPr>
          <w:hyperlink w:anchor="_Toc125380500" w:history="1">
            <w:r w:rsidRPr="00106045">
              <w:rPr>
                <w:rStyle w:val="Hyperlink"/>
                <w:noProof/>
              </w:rPr>
              <w:t>2.2.2</w:t>
            </w:r>
            <w:r>
              <w:rPr>
                <w:rFonts w:asciiTheme="minorHAnsi" w:eastAsiaTheme="minorEastAsia" w:hAnsiTheme="minorHAnsi"/>
                <w:noProof/>
                <w:sz w:val="22"/>
              </w:rPr>
              <w:tab/>
            </w:r>
            <w:r w:rsidRPr="00106045">
              <w:rPr>
                <w:rStyle w:val="Hyperlink"/>
                <w:noProof/>
              </w:rPr>
              <w:t>Web engineering</w:t>
            </w:r>
            <w:r>
              <w:rPr>
                <w:noProof/>
                <w:webHidden/>
              </w:rPr>
              <w:tab/>
            </w:r>
            <w:r>
              <w:rPr>
                <w:noProof/>
                <w:webHidden/>
              </w:rPr>
              <w:fldChar w:fldCharType="begin"/>
            </w:r>
            <w:r>
              <w:rPr>
                <w:noProof/>
                <w:webHidden/>
              </w:rPr>
              <w:instrText xml:space="preserve"> PAGEREF _Toc125380500 \h </w:instrText>
            </w:r>
            <w:r>
              <w:rPr>
                <w:noProof/>
                <w:webHidden/>
              </w:rPr>
            </w:r>
            <w:r>
              <w:rPr>
                <w:noProof/>
                <w:webHidden/>
              </w:rPr>
              <w:fldChar w:fldCharType="separate"/>
            </w:r>
            <w:r>
              <w:rPr>
                <w:noProof/>
                <w:webHidden/>
              </w:rPr>
              <w:t>9</w:t>
            </w:r>
            <w:r>
              <w:rPr>
                <w:noProof/>
                <w:webHidden/>
              </w:rPr>
              <w:fldChar w:fldCharType="end"/>
            </w:r>
          </w:hyperlink>
        </w:p>
        <w:p w:rsidR="00646D46" w:rsidRDefault="00646D46">
          <w:pPr>
            <w:pStyle w:val="TOC3"/>
            <w:tabs>
              <w:tab w:val="left" w:pos="1320"/>
              <w:tab w:val="right" w:leader="dot" w:pos="7928"/>
            </w:tabs>
            <w:rPr>
              <w:rFonts w:asciiTheme="minorHAnsi" w:eastAsiaTheme="minorEastAsia" w:hAnsiTheme="minorHAnsi"/>
              <w:noProof/>
              <w:sz w:val="22"/>
            </w:rPr>
          </w:pPr>
          <w:hyperlink w:anchor="_Toc125380501" w:history="1">
            <w:r w:rsidRPr="00106045">
              <w:rPr>
                <w:rStyle w:val="Hyperlink"/>
                <w:noProof/>
              </w:rPr>
              <w:t>2.2.3</w:t>
            </w:r>
            <w:r>
              <w:rPr>
                <w:rFonts w:asciiTheme="minorHAnsi" w:eastAsiaTheme="minorEastAsia" w:hAnsiTheme="minorHAnsi"/>
                <w:noProof/>
                <w:sz w:val="22"/>
              </w:rPr>
              <w:tab/>
            </w:r>
            <w:r w:rsidRPr="00106045">
              <w:rPr>
                <w:rStyle w:val="Hyperlink"/>
                <w:noProof/>
              </w:rPr>
              <w:t>Pemantauan</w:t>
            </w:r>
            <w:r>
              <w:rPr>
                <w:noProof/>
                <w:webHidden/>
              </w:rPr>
              <w:tab/>
            </w:r>
            <w:r>
              <w:rPr>
                <w:noProof/>
                <w:webHidden/>
              </w:rPr>
              <w:fldChar w:fldCharType="begin"/>
            </w:r>
            <w:r>
              <w:rPr>
                <w:noProof/>
                <w:webHidden/>
              </w:rPr>
              <w:instrText xml:space="preserve"> PAGEREF _Toc125380501 \h </w:instrText>
            </w:r>
            <w:r>
              <w:rPr>
                <w:noProof/>
                <w:webHidden/>
              </w:rPr>
            </w:r>
            <w:r>
              <w:rPr>
                <w:noProof/>
                <w:webHidden/>
              </w:rPr>
              <w:fldChar w:fldCharType="separate"/>
            </w:r>
            <w:r>
              <w:rPr>
                <w:noProof/>
                <w:webHidden/>
              </w:rPr>
              <w:t>11</w:t>
            </w:r>
            <w:r>
              <w:rPr>
                <w:noProof/>
                <w:webHidden/>
              </w:rPr>
              <w:fldChar w:fldCharType="end"/>
            </w:r>
          </w:hyperlink>
        </w:p>
        <w:p w:rsidR="00646D46" w:rsidRDefault="00646D46">
          <w:pPr>
            <w:pStyle w:val="TOC3"/>
            <w:tabs>
              <w:tab w:val="left" w:pos="1320"/>
              <w:tab w:val="right" w:leader="dot" w:pos="7928"/>
            </w:tabs>
            <w:rPr>
              <w:rFonts w:asciiTheme="minorHAnsi" w:eastAsiaTheme="minorEastAsia" w:hAnsiTheme="minorHAnsi"/>
              <w:noProof/>
              <w:sz w:val="22"/>
            </w:rPr>
          </w:pPr>
          <w:hyperlink w:anchor="_Toc125380502" w:history="1">
            <w:r w:rsidRPr="00106045">
              <w:rPr>
                <w:rStyle w:val="Hyperlink"/>
                <w:noProof/>
              </w:rPr>
              <w:t>2.2.4</w:t>
            </w:r>
            <w:r>
              <w:rPr>
                <w:rFonts w:asciiTheme="minorHAnsi" w:eastAsiaTheme="minorEastAsia" w:hAnsiTheme="minorHAnsi"/>
                <w:noProof/>
                <w:sz w:val="22"/>
              </w:rPr>
              <w:tab/>
            </w:r>
            <w:r w:rsidRPr="00106045">
              <w:rPr>
                <w:rStyle w:val="Hyperlink"/>
                <w:noProof/>
              </w:rPr>
              <w:t>Tools pembuatan aplikasi</w:t>
            </w:r>
            <w:r>
              <w:rPr>
                <w:noProof/>
                <w:webHidden/>
              </w:rPr>
              <w:tab/>
            </w:r>
            <w:r>
              <w:rPr>
                <w:noProof/>
                <w:webHidden/>
              </w:rPr>
              <w:fldChar w:fldCharType="begin"/>
            </w:r>
            <w:r>
              <w:rPr>
                <w:noProof/>
                <w:webHidden/>
              </w:rPr>
              <w:instrText xml:space="preserve"> PAGEREF _Toc125380502 \h </w:instrText>
            </w:r>
            <w:r>
              <w:rPr>
                <w:noProof/>
                <w:webHidden/>
              </w:rPr>
            </w:r>
            <w:r>
              <w:rPr>
                <w:noProof/>
                <w:webHidden/>
              </w:rPr>
              <w:fldChar w:fldCharType="separate"/>
            </w:r>
            <w:r>
              <w:rPr>
                <w:noProof/>
                <w:webHidden/>
              </w:rPr>
              <w:t>11</w:t>
            </w:r>
            <w:r>
              <w:rPr>
                <w:noProof/>
                <w:webHidden/>
              </w:rPr>
              <w:fldChar w:fldCharType="end"/>
            </w:r>
          </w:hyperlink>
        </w:p>
        <w:p w:rsidR="00646D46" w:rsidRDefault="00646D46">
          <w:pPr>
            <w:pStyle w:val="TOC3"/>
            <w:tabs>
              <w:tab w:val="left" w:pos="1320"/>
              <w:tab w:val="right" w:leader="dot" w:pos="7928"/>
            </w:tabs>
            <w:rPr>
              <w:rFonts w:asciiTheme="minorHAnsi" w:eastAsiaTheme="minorEastAsia" w:hAnsiTheme="minorHAnsi"/>
              <w:noProof/>
              <w:sz w:val="22"/>
            </w:rPr>
          </w:pPr>
          <w:hyperlink w:anchor="_Toc125380503" w:history="1">
            <w:r w:rsidRPr="00106045">
              <w:rPr>
                <w:rStyle w:val="Hyperlink"/>
                <w:noProof/>
              </w:rPr>
              <w:t>2.2.5</w:t>
            </w:r>
            <w:r>
              <w:rPr>
                <w:rFonts w:asciiTheme="minorHAnsi" w:eastAsiaTheme="minorEastAsia" w:hAnsiTheme="minorHAnsi"/>
                <w:noProof/>
                <w:sz w:val="22"/>
              </w:rPr>
              <w:tab/>
            </w:r>
            <w:r w:rsidRPr="00106045">
              <w:rPr>
                <w:rStyle w:val="Hyperlink"/>
                <w:noProof/>
              </w:rPr>
              <w:t>Kerangka Pemikiran</w:t>
            </w:r>
            <w:r>
              <w:rPr>
                <w:noProof/>
                <w:webHidden/>
              </w:rPr>
              <w:tab/>
            </w:r>
            <w:r>
              <w:rPr>
                <w:noProof/>
                <w:webHidden/>
              </w:rPr>
              <w:fldChar w:fldCharType="begin"/>
            </w:r>
            <w:r>
              <w:rPr>
                <w:noProof/>
                <w:webHidden/>
              </w:rPr>
              <w:instrText xml:space="preserve"> PAGEREF _Toc125380503 \h </w:instrText>
            </w:r>
            <w:r>
              <w:rPr>
                <w:noProof/>
                <w:webHidden/>
              </w:rPr>
            </w:r>
            <w:r>
              <w:rPr>
                <w:noProof/>
                <w:webHidden/>
              </w:rPr>
              <w:fldChar w:fldCharType="separate"/>
            </w:r>
            <w:r>
              <w:rPr>
                <w:noProof/>
                <w:webHidden/>
              </w:rPr>
              <w:t>16</w:t>
            </w:r>
            <w:r>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504" w:history="1">
            <w:r w:rsidRPr="00106045">
              <w:rPr>
                <w:rStyle w:val="Hyperlink"/>
                <w:noProof/>
              </w:rPr>
              <w:t>BAB III METODE PENELITIAN</w:t>
            </w:r>
            <w:r>
              <w:rPr>
                <w:noProof/>
                <w:webHidden/>
              </w:rPr>
              <w:tab/>
            </w:r>
            <w:r>
              <w:rPr>
                <w:noProof/>
                <w:webHidden/>
              </w:rPr>
              <w:fldChar w:fldCharType="begin"/>
            </w:r>
            <w:r>
              <w:rPr>
                <w:noProof/>
                <w:webHidden/>
              </w:rPr>
              <w:instrText xml:space="preserve"> PAGEREF _Toc125380504 \h </w:instrText>
            </w:r>
            <w:r>
              <w:rPr>
                <w:noProof/>
                <w:webHidden/>
              </w:rPr>
            </w:r>
            <w:r>
              <w:rPr>
                <w:noProof/>
                <w:webHidden/>
              </w:rPr>
              <w:fldChar w:fldCharType="separate"/>
            </w:r>
            <w:r>
              <w:rPr>
                <w:noProof/>
                <w:webHidden/>
              </w:rPr>
              <w:t>18</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506" w:history="1">
            <w:r w:rsidRPr="00106045">
              <w:rPr>
                <w:rStyle w:val="Hyperlink"/>
                <w:noProof/>
              </w:rPr>
              <w:t>3.1</w:t>
            </w:r>
            <w:r>
              <w:rPr>
                <w:rFonts w:asciiTheme="minorHAnsi" w:eastAsiaTheme="minorEastAsia" w:hAnsiTheme="minorHAnsi"/>
                <w:noProof/>
                <w:sz w:val="22"/>
              </w:rPr>
              <w:tab/>
            </w:r>
            <w:r w:rsidRPr="00106045">
              <w:rPr>
                <w:rStyle w:val="Hyperlink"/>
                <w:noProof/>
              </w:rPr>
              <w:t>Metode Pengumpulan Data</w:t>
            </w:r>
            <w:r>
              <w:rPr>
                <w:noProof/>
                <w:webHidden/>
              </w:rPr>
              <w:tab/>
            </w:r>
            <w:r>
              <w:rPr>
                <w:noProof/>
                <w:webHidden/>
              </w:rPr>
              <w:fldChar w:fldCharType="begin"/>
            </w:r>
            <w:r>
              <w:rPr>
                <w:noProof/>
                <w:webHidden/>
              </w:rPr>
              <w:instrText xml:space="preserve"> PAGEREF _Toc125380506 \h </w:instrText>
            </w:r>
            <w:r>
              <w:rPr>
                <w:noProof/>
                <w:webHidden/>
              </w:rPr>
            </w:r>
            <w:r>
              <w:rPr>
                <w:noProof/>
                <w:webHidden/>
              </w:rPr>
              <w:fldChar w:fldCharType="separate"/>
            </w:r>
            <w:r>
              <w:rPr>
                <w:noProof/>
                <w:webHidden/>
              </w:rPr>
              <w:t>18</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507" w:history="1">
            <w:r w:rsidRPr="00106045">
              <w:rPr>
                <w:rStyle w:val="Hyperlink"/>
                <w:noProof/>
              </w:rPr>
              <w:t>3.2</w:t>
            </w:r>
            <w:r>
              <w:rPr>
                <w:rFonts w:asciiTheme="minorHAnsi" w:eastAsiaTheme="minorEastAsia" w:hAnsiTheme="minorHAnsi"/>
                <w:noProof/>
                <w:sz w:val="22"/>
              </w:rPr>
              <w:tab/>
            </w:r>
            <w:r w:rsidRPr="00106045">
              <w:rPr>
                <w:rStyle w:val="Hyperlink"/>
                <w:noProof/>
              </w:rPr>
              <w:t>Metode Yang Diusulkan</w:t>
            </w:r>
            <w:r>
              <w:rPr>
                <w:noProof/>
                <w:webHidden/>
              </w:rPr>
              <w:tab/>
            </w:r>
            <w:r>
              <w:rPr>
                <w:noProof/>
                <w:webHidden/>
              </w:rPr>
              <w:fldChar w:fldCharType="begin"/>
            </w:r>
            <w:r>
              <w:rPr>
                <w:noProof/>
                <w:webHidden/>
              </w:rPr>
              <w:instrText xml:space="preserve"> PAGEREF _Toc125380507 \h </w:instrText>
            </w:r>
            <w:r>
              <w:rPr>
                <w:noProof/>
                <w:webHidden/>
              </w:rPr>
            </w:r>
            <w:r>
              <w:rPr>
                <w:noProof/>
                <w:webHidden/>
              </w:rPr>
              <w:fldChar w:fldCharType="separate"/>
            </w:r>
            <w:r>
              <w:rPr>
                <w:noProof/>
                <w:webHidden/>
              </w:rPr>
              <w:t>18</w:t>
            </w:r>
            <w:r>
              <w:rPr>
                <w:noProof/>
                <w:webHidden/>
              </w:rPr>
              <w:fldChar w:fldCharType="end"/>
            </w:r>
          </w:hyperlink>
        </w:p>
        <w:p w:rsidR="00646D46" w:rsidRDefault="00646D46">
          <w:pPr>
            <w:pStyle w:val="TOC2"/>
            <w:tabs>
              <w:tab w:val="left" w:pos="880"/>
              <w:tab w:val="right" w:leader="dot" w:pos="7928"/>
            </w:tabs>
            <w:rPr>
              <w:rFonts w:asciiTheme="minorHAnsi" w:eastAsiaTheme="minorEastAsia" w:hAnsiTheme="minorHAnsi"/>
              <w:noProof/>
              <w:sz w:val="22"/>
            </w:rPr>
          </w:pPr>
          <w:hyperlink w:anchor="_Toc125380508" w:history="1">
            <w:r w:rsidRPr="00106045">
              <w:rPr>
                <w:rStyle w:val="Hyperlink"/>
                <w:noProof/>
              </w:rPr>
              <w:t>3.3</w:t>
            </w:r>
            <w:r>
              <w:rPr>
                <w:rFonts w:asciiTheme="minorHAnsi" w:eastAsiaTheme="minorEastAsia" w:hAnsiTheme="minorHAnsi"/>
                <w:noProof/>
                <w:sz w:val="22"/>
              </w:rPr>
              <w:tab/>
            </w:r>
            <w:r w:rsidRPr="00106045">
              <w:rPr>
                <w:rStyle w:val="Hyperlink"/>
                <w:noProof/>
              </w:rPr>
              <w:t>Metode Pengujian</w:t>
            </w:r>
            <w:r>
              <w:rPr>
                <w:noProof/>
                <w:webHidden/>
              </w:rPr>
              <w:tab/>
            </w:r>
            <w:r>
              <w:rPr>
                <w:noProof/>
                <w:webHidden/>
              </w:rPr>
              <w:fldChar w:fldCharType="begin"/>
            </w:r>
            <w:r>
              <w:rPr>
                <w:noProof/>
                <w:webHidden/>
              </w:rPr>
              <w:instrText xml:space="preserve"> PAGEREF _Toc125380508 \h </w:instrText>
            </w:r>
            <w:r>
              <w:rPr>
                <w:noProof/>
                <w:webHidden/>
              </w:rPr>
            </w:r>
            <w:r>
              <w:rPr>
                <w:noProof/>
                <w:webHidden/>
              </w:rPr>
              <w:fldChar w:fldCharType="separate"/>
            </w:r>
            <w:r>
              <w:rPr>
                <w:noProof/>
                <w:webHidden/>
              </w:rPr>
              <w:t>19</w:t>
            </w:r>
            <w:r>
              <w:rPr>
                <w:noProof/>
                <w:webHidden/>
              </w:rPr>
              <w:fldChar w:fldCharType="end"/>
            </w:r>
          </w:hyperlink>
        </w:p>
        <w:p w:rsidR="00646D46" w:rsidRDefault="00646D46">
          <w:pPr>
            <w:pStyle w:val="TOC1"/>
            <w:tabs>
              <w:tab w:val="right" w:leader="dot" w:pos="7928"/>
            </w:tabs>
            <w:rPr>
              <w:rFonts w:asciiTheme="minorHAnsi" w:eastAsiaTheme="minorEastAsia" w:hAnsiTheme="minorHAnsi"/>
              <w:noProof/>
              <w:sz w:val="22"/>
            </w:rPr>
          </w:pPr>
          <w:hyperlink w:anchor="_Toc125380509" w:history="1">
            <w:r w:rsidRPr="00106045">
              <w:rPr>
                <w:rStyle w:val="Hyperlink"/>
                <w:noProof/>
              </w:rPr>
              <w:t>DAFTAR PUSTAKA</w:t>
            </w:r>
            <w:r>
              <w:rPr>
                <w:noProof/>
                <w:webHidden/>
              </w:rPr>
              <w:tab/>
            </w:r>
            <w:r>
              <w:rPr>
                <w:noProof/>
                <w:webHidden/>
              </w:rPr>
              <w:fldChar w:fldCharType="begin"/>
            </w:r>
            <w:r>
              <w:rPr>
                <w:noProof/>
                <w:webHidden/>
              </w:rPr>
              <w:instrText xml:space="preserve"> PAGEREF _Toc125380509 \h </w:instrText>
            </w:r>
            <w:r>
              <w:rPr>
                <w:noProof/>
                <w:webHidden/>
              </w:rPr>
            </w:r>
            <w:r>
              <w:rPr>
                <w:noProof/>
                <w:webHidden/>
              </w:rPr>
              <w:fldChar w:fldCharType="separate"/>
            </w:r>
            <w:r>
              <w:rPr>
                <w:noProof/>
                <w:webHidden/>
              </w:rPr>
              <w:t>21</w:t>
            </w:r>
            <w:r>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E31A08" w:rsidRDefault="00E31A08" w:rsidP="00D57D39">
      <w:pPr>
        <w:pStyle w:val="Heading1"/>
        <w:numPr>
          <w:ilvl w:val="0"/>
          <w:numId w:val="0"/>
        </w:numPr>
        <w:ind w:left="432"/>
      </w:pPr>
      <w:bookmarkStart w:id="1" w:name="_Toc125380479"/>
      <w:r w:rsidRPr="00E31A08">
        <w:lastRenderedPageBreak/>
        <w:t>Daftar Tabel</w:t>
      </w:r>
      <w:bookmarkEnd w:id="1"/>
    </w:p>
    <w:p w:rsidR="00646D46"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5380510" w:history="1">
        <w:r w:rsidR="00646D46" w:rsidRPr="0087005A">
          <w:rPr>
            <w:rStyle w:val="Hyperlink"/>
            <w:noProof/>
          </w:rPr>
          <w:t>Tabel 1 State Of The Arts</w:t>
        </w:r>
        <w:r w:rsidR="00646D46">
          <w:rPr>
            <w:noProof/>
            <w:webHidden/>
          </w:rPr>
          <w:tab/>
        </w:r>
        <w:r w:rsidR="00646D46">
          <w:rPr>
            <w:noProof/>
            <w:webHidden/>
          </w:rPr>
          <w:fldChar w:fldCharType="begin"/>
        </w:r>
        <w:r w:rsidR="00646D46">
          <w:rPr>
            <w:noProof/>
            <w:webHidden/>
          </w:rPr>
          <w:instrText xml:space="preserve"> PAGEREF _Toc125380510 \h </w:instrText>
        </w:r>
        <w:r w:rsidR="00646D46">
          <w:rPr>
            <w:noProof/>
            <w:webHidden/>
          </w:rPr>
        </w:r>
        <w:r w:rsidR="00646D46">
          <w:rPr>
            <w:noProof/>
            <w:webHidden/>
          </w:rPr>
          <w:fldChar w:fldCharType="separate"/>
        </w:r>
        <w:r w:rsidR="00646D46">
          <w:rPr>
            <w:noProof/>
            <w:webHidden/>
          </w:rPr>
          <w:t>6</w:t>
        </w:r>
        <w:r w:rsidR="00646D46">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w:anchor="_Toc125380511" w:history="1">
        <w:r w:rsidRPr="0087005A">
          <w:rPr>
            <w:rStyle w:val="Hyperlink"/>
            <w:noProof/>
          </w:rPr>
          <w:t>Tabel 2 Kerangka Pemikiran</w:t>
        </w:r>
        <w:r>
          <w:rPr>
            <w:noProof/>
            <w:webHidden/>
          </w:rPr>
          <w:tab/>
        </w:r>
        <w:r>
          <w:rPr>
            <w:noProof/>
            <w:webHidden/>
          </w:rPr>
          <w:fldChar w:fldCharType="begin"/>
        </w:r>
        <w:r>
          <w:rPr>
            <w:noProof/>
            <w:webHidden/>
          </w:rPr>
          <w:instrText xml:space="preserve"> PAGEREF _Toc125380511 \h </w:instrText>
        </w:r>
        <w:r>
          <w:rPr>
            <w:noProof/>
            <w:webHidden/>
          </w:rPr>
        </w:r>
        <w:r>
          <w:rPr>
            <w:noProof/>
            <w:webHidden/>
          </w:rPr>
          <w:fldChar w:fldCharType="separate"/>
        </w:r>
        <w:r>
          <w:rPr>
            <w:noProof/>
            <w:webHidden/>
          </w:rPr>
          <w:t>16</w:t>
        </w:r>
        <w:r>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2" w:name="_Toc125380480"/>
      <w:r w:rsidRPr="00E31A08">
        <w:lastRenderedPageBreak/>
        <w:t>Daftar Gambar</w:t>
      </w:r>
      <w:bookmarkEnd w:id="2"/>
    </w:p>
    <w:p w:rsidR="00646D46"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5380512" w:history="1">
        <w:r w:rsidR="00646D46" w:rsidRPr="0064491A">
          <w:rPr>
            <w:rStyle w:val="Hyperlink"/>
            <w:noProof/>
          </w:rPr>
          <w:t>Gambar 1 Tahapan proses Web engineering</w:t>
        </w:r>
        <w:r w:rsidR="00646D46">
          <w:rPr>
            <w:noProof/>
            <w:webHidden/>
          </w:rPr>
          <w:tab/>
        </w:r>
        <w:r w:rsidR="00646D46">
          <w:rPr>
            <w:noProof/>
            <w:webHidden/>
          </w:rPr>
          <w:fldChar w:fldCharType="begin"/>
        </w:r>
        <w:r w:rsidR="00646D46">
          <w:rPr>
            <w:noProof/>
            <w:webHidden/>
          </w:rPr>
          <w:instrText xml:space="preserve"> PAGEREF _Toc125380512 \h </w:instrText>
        </w:r>
        <w:r w:rsidR="00646D46">
          <w:rPr>
            <w:noProof/>
            <w:webHidden/>
          </w:rPr>
        </w:r>
        <w:r w:rsidR="00646D46">
          <w:rPr>
            <w:noProof/>
            <w:webHidden/>
          </w:rPr>
          <w:fldChar w:fldCharType="separate"/>
        </w:r>
        <w:r w:rsidR="00646D46">
          <w:rPr>
            <w:noProof/>
            <w:webHidden/>
          </w:rPr>
          <w:t>9</w:t>
        </w:r>
        <w:r w:rsidR="00646D46">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w:anchor="_Toc125380513" w:history="1">
        <w:r w:rsidRPr="0064491A">
          <w:rPr>
            <w:rStyle w:val="Hyperlink"/>
            <w:noProof/>
          </w:rPr>
          <w:t>Gambar 2 logo MySQL</w:t>
        </w:r>
        <w:r>
          <w:rPr>
            <w:noProof/>
            <w:webHidden/>
          </w:rPr>
          <w:tab/>
        </w:r>
        <w:r>
          <w:rPr>
            <w:noProof/>
            <w:webHidden/>
          </w:rPr>
          <w:fldChar w:fldCharType="begin"/>
        </w:r>
        <w:r>
          <w:rPr>
            <w:noProof/>
            <w:webHidden/>
          </w:rPr>
          <w:instrText xml:space="preserve"> PAGEREF _Toc125380513 \h </w:instrText>
        </w:r>
        <w:r>
          <w:rPr>
            <w:noProof/>
            <w:webHidden/>
          </w:rPr>
        </w:r>
        <w:r>
          <w:rPr>
            <w:noProof/>
            <w:webHidden/>
          </w:rPr>
          <w:fldChar w:fldCharType="separate"/>
        </w:r>
        <w:r>
          <w:rPr>
            <w:noProof/>
            <w:webHidden/>
          </w:rPr>
          <w:t>11</w:t>
        </w:r>
        <w:r>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w:anchor="_Toc125380514" w:history="1">
        <w:r w:rsidRPr="0064491A">
          <w:rPr>
            <w:rStyle w:val="Hyperlink"/>
            <w:noProof/>
          </w:rPr>
          <w:t>Gambar 3 logo PHP</w:t>
        </w:r>
        <w:r>
          <w:rPr>
            <w:noProof/>
            <w:webHidden/>
          </w:rPr>
          <w:tab/>
        </w:r>
        <w:r>
          <w:rPr>
            <w:noProof/>
            <w:webHidden/>
          </w:rPr>
          <w:fldChar w:fldCharType="begin"/>
        </w:r>
        <w:r>
          <w:rPr>
            <w:noProof/>
            <w:webHidden/>
          </w:rPr>
          <w:instrText xml:space="preserve"> PAGEREF _Toc125380514 \h </w:instrText>
        </w:r>
        <w:r>
          <w:rPr>
            <w:noProof/>
            <w:webHidden/>
          </w:rPr>
        </w:r>
        <w:r>
          <w:rPr>
            <w:noProof/>
            <w:webHidden/>
          </w:rPr>
          <w:fldChar w:fldCharType="separate"/>
        </w:r>
        <w:r>
          <w:rPr>
            <w:noProof/>
            <w:webHidden/>
          </w:rPr>
          <w:t>12</w:t>
        </w:r>
        <w:r>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w:anchor="_Toc125380515" w:history="1">
        <w:r w:rsidRPr="0064491A">
          <w:rPr>
            <w:rStyle w:val="Hyperlink"/>
            <w:noProof/>
          </w:rPr>
          <w:t>Gambar 4 CodeIgniter</w:t>
        </w:r>
        <w:r>
          <w:rPr>
            <w:noProof/>
            <w:webHidden/>
          </w:rPr>
          <w:tab/>
        </w:r>
        <w:r>
          <w:rPr>
            <w:noProof/>
            <w:webHidden/>
          </w:rPr>
          <w:fldChar w:fldCharType="begin"/>
        </w:r>
        <w:r>
          <w:rPr>
            <w:noProof/>
            <w:webHidden/>
          </w:rPr>
          <w:instrText xml:space="preserve"> PAGEREF _Toc125380515 \h </w:instrText>
        </w:r>
        <w:r>
          <w:rPr>
            <w:noProof/>
            <w:webHidden/>
          </w:rPr>
        </w:r>
        <w:r>
          <w:rPr>
            <w:noProof/>
            <w:webHidden/>
          </w:rPr>
          <w:fldChar w:fldCharType="separate"/>
        </w:r>
        <w:r>
          <w:rPr>
            <w:noProof/>
            <w:webHidden/>
          </w:rPr>
          <w:t>14</w:t>
        </w:r>
        <w:r>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r:id="rId10" w:anchor="_Toc125380516" w:history="1">
        <w:r w:rsidRPr="0064491A">
          <w:rPr>
            <w:rStyle w:val="Hyperlink"/>
            <w:noProof/>
          </w:rPr>
          <w:t>Gambar 5 Html 5</w:t>
        </w:r>
        <w:r>
          <w:rPr>
            <w:noProof/>
            <w:webHidden/>
          </w:rPr>
          <w:tab/>
        </w:r>
        <w:r>
          <w:rPr>
            <w:noProof/>
            <w:webHidden/>
          </w:rPr>
          <w:fldChar w:fldCharType="begin"/>
        </w:r>
        <w:r>
          <w:rPr>
            <w:noProof/>
            <w:webHidden/>
          </w:rPr>
          <w:instrText xml:space="preserve"> PAGEREF _Toc125380516 \h </w:instrText>
        </w:r>
        <w:r>
          <w:rPr>
            <w:noProof/>
            <w:webHidden/>
          </w:rPr>
        </w:r>
        <w:r>
          <w:rPr>
            <w:noProof/>
            <w:webHidden/>
          </w:rPr>
          <w:fldChar w:fldCharType="separate"/>
        </w:r>
        <w:r>
          <w:rPr>
            <w:noProof/>
            <w:webHidden/>
          </w:rPr>
          <w:t>15</w:t>
        </w:r>
        <w:r>
          <w:rPr>
            <w:noProof/>
            <w:webHidden/>
          </w:rPr>
          <w:fldChar w:fldCharType="end"/>
        </w:r>
      </w:hyperlink>
    </w:p>
    <w:p w:rsidR="00646D46" w:rsidRDefault="00646D46">
      <w:pPr>
        <w:pStyle w:val="TableofFigures"/>
        <w:tabs>
          <w:tab w:val="right" w:leader="dot" w:pos="7928"/>
        </w:tabs>
        <w:rPr>
          <w:rFonts w:asciiTheme="minorHAnsi" w:eastAsiaTheme="minorEastAsia" w:hAnsiTheme="minorHAnsi"/>
          <w:noProof/>
          <w:sz w:val="22"/>
        </w:rPr>
      </w:pPr>
      <w:hyperlink w:anchor="_Toc125380517" w:history="1">
        <w:r w:rsidRPr="0064491A">
          <w:rPr>
            <w:rStyle w:val="Hyperlink"/>
            <w:noProof/>
          </w:rPr>
          <w:t>Gambar 6 CSS</w:t>
        </w:r>
        <w:r>
          <w:rPr>
            <w:noProof/>
            <w:webHidden/>
          </w:rPr>
          <w:tab/>
        </w:r>
        <w:r>
          <w:rPr>
            <w:noProof/>
            <w:webHidden/>
          </w:rPr>
          <w:fldChar w:fldCharType="begin"/>
        </w:r>
        <w:r>
          <w:rPr>
            <w:noProof/>
            <w:webHidden/>
          </w:rPr>
          <w:instrText xml:space="preserve"> PAGEREF _Toc125380517 \h </w:instrText>
        </w:r>
        <w:r>
          <w:rPr>
            <w:noProof/>
            <w:webHidden/>
          </w:rPr>
        </w:r>
        <w:r>
          <w:rPr>
            <w:noProof/>
            <w:webHidden/>
          </w:rPr>
          <w:fldChar w:fldCharType="separate"/>
        </w:r>
        <w:r>
          <w:rPr>
            <w:noProof/>
            <w:webHidden/>
          </w:rPr>
          <w:t>15</w:t>
        </w:r>
        <w:r>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3" w:name="_Toc125380481"/>
      <w:r>
        <w:lastRenderedPageBreak/>
        <w:t>BAB I</w:t>
      </w:r>
      <w:r>
        <w:br/>
        <w:t>PENDAHULUAN</w:t>
      </w:r>
      <w:bookmarkEnd w:id="3"/>
    </w:p>
    <w:p w:rsidR="003E3AF6" w:rsidRDefault="003E3AF6" w:rsidP="003E3AF6">
      <w:pPr>
        <w:pStyle w:val="Heading2"/>
        <w:numPr>
          <w:ilvl w:val="1"/>
          <w:numId w:val="1"/>
        </w:numPr>
        <w:spacing w:line="480" w:lineRule="auto"/>
        <w:ind w:left="426"/>
      </w:pPr>
      <w:bookmarkStart w:id="4" w:name="_Toc125380482"/>
      <w:r>
        <w:t>Latar Belakang</w:t>
      </w:r>
      <w:bookmarkEnd w:id="4"/>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w:t>
      </w:r>
      <w:bookmarkStart w:id="5" w:name="_GoBack"/>
      <w:bookmarkEnd w:id="5"/>
      <w:r>
        <w:t>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6" w:name="_Toc125380483"/>
      <w:r>
        <w:t>Rumusan Masalah</w:t>
      </w:r>
      <w:bookmarkEnd w:id="6"/>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7" w:name="_Toc125380484"/>
      <w:r>
        <w:t>Batasan Masalah</w:t>
      </w:r>
      <w:bookmarkEnd w:id="7"/>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8" w:name="_Toc125380485"/>
      <w:r>
        <w:t>Tujuan Penelitian</w:t>
      </w:r>
      <w:bookmarkEnd w:id="8"/>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9" w:name="_Toc125380486"/>
      <w:r>
        <w:t>Manfaat Penelitian</w:t>
      </w:r>
      <w:bookmarkEnd w:id="9"/>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10" w:name="_Toc125380487"/>
      <w:r w:rsidRPr="009B75E5">
        <w:lastRenderedPageBreak/>
        <w:t>BAB II</w:t>
      </w:r>
      <w:r>
        <w:br/>
        <w:t>LANDASAN TEORI</w:t>
      </w:r>
      <w:bookmarkEnd w:id="10"/>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1" w:name="_Toc118076963"/>
      <w:bookmarkStart w:id="12" w:name="_Toc118077003"/>
      <w:bookmarkStart w:id="13" w:name="_Toc120648141"/>
      <w:bookmarkStart w:id="14" w:name="_Toc120648170"/>
      <w:bookmarkStart w:id="15" w:name="_Toc120648210"/>
      <w:bookmarkStart w:id="16" w:name="_Toc120648248"/>
      <w:bookmarkStart w:id="17" w:name="_Toc120649569"/>
      <w:bookmarkStart w:id="18" w:name="_Toc120652541"/>
      <w:bookmarkStart w:id="19" w:name="_Toc120875825"/>
      <w:bookmarkStart w:id="20" w:name="_Toc123231577"/>
      <w:bookmarkStart w:id="21" w:name="_Toc123231644"/>
      <w:bookmarkStart w:id="22" w:name="_Toc123650915"/>
      <w:bookmarkStart w:id="23" w:name="_Toc124101439"/>
      <w:bookmarkStart w:id="24" w:name="_Toc124101471"/>
      <w:bookmarkStart w:id="25" w:name="_Toc124101503"/>
      <w:bookmarkStart w:id="26" w:name="_Toc124101543"/>
      <w:bookmarkStart w:id="27" w:name="_Toc124101595"/>
      <w:bookmarkStart w:id="28" w:name="_Toc125020869"/>
      <w:bookmarkStart w:id="29" w:name="_Toc125021024"/>
      <w:bookmarkStart w:id="30" w:name="_Toc125364668"/>
      <w:bookmarkStart w:id="31" w:name="_Toc125365042"/>
      <w:bookmarkStart w:id="32" w:name="_Toc125380488"/>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3E3AF6" w:rsidRDefault="003E3AF6" w:rsidP="003E3AF6">
      <w:pPr>
        <w:pStyle w:val="Heading2"/>
        <w:numPr>
          <w:ilvl w:val="1"/>
          <w:numId w:val="1"/>
        </w:numPr>
        <w:spacing w:line="480" w:lineRule="auto"/>
        <w:ind w:left="426"/>
      </w:pPr>
      <w:bookmarkStart w:id="33" w:name="_Toc125380489"/>
      <w:r>
        <w:t>Tinjauan Studi</w:t>
      </w:r>
      <w:bookmarkEnd w:id="33"/>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371E6C">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operties":{"noteIndex":0},"schema":"https://github.com/citation-style-language/schema/raw/master/csl-citation.json"}</w:instrText>
      </w:r>
      <w:r w:rsidR="00371E6C">
        <w:fldChar w:fldCharType="separate"/>
      </w:r>
      <w:r w:rsidR="00371E6C" w:rsidRPr="00371E6C">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r w:rsidR="00651BE4">
        <w:t>.</w:t>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3E1575A" wp14:editId="06E101DF">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34" w:name="_Toc125380510"/>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34"/>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lastRenderedPageBreak/>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35" w:name="_Toc125380490"/>
      <w:r>
        <w:lastRenderedPageBreak/>
        <w:t>Landasan Teori</w:t>
      </w:r>
      <w:bookmarkEnd w:id="35"/>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6" w:name="_Toc118076966"/>
      <w:bookmarkStart w:id="37" w:name="_Toc118077006"/>
      <w:bookmarkStart w:id="38" w:name="_Toc120648144"/>
      <w:bookmarkStart w:id="39" w:name="_Toc120648173"/>
      <w:bookmarkStart w:id="40" w:name="_Toc120648213"/>
      <w:bookmarkStart w:id="41" w:name="_Toc120648251"/>
      <w:bookmarkStart w:id="42" w:name="_Toc120649572"/>
      <w:bookmarkStart w:id="43" w:name="_Toc120652544"/>
      <w:bookmarkStart w:id="44" w:name="_Toc120875828"/>
      <w:bookmarkStart w:id="45" w:name="_Toc123231580"/>
      <w:bookmarkStart w:id="46" w:name="_Toc123231647"/>
      <w:bookmarkStart w:id="47" w:name="_Toc123650918"/>
      <w:bookmarkStart w:id="48" w:name="_Toc124101442"/>
      <w:bookmarkStart w:id="49" w:name="_Toc124101474"/>
      <w:bookmarkStart w:id="50" w:name="_Toc124101506"/>
      <w:bookmarkStart w:id="51" w:name="_Toc124101546"/>
      <w:bookmarkStart w:id="52" w:name="_Toc124101598"/>
      <w:bookmarkStart w:id="53" w:name="_Toc125020872"/>
      <w:bookmarkStart w:id="54" w:name="_Toc125021027"/>
      <w:bookmarkStart w:id="55" w:name="_Toc125364671"/>
      <w:bookmarkStart w:id="56" w:name="_Toc125365045"/>
      <w:bookmarkStart w:id="57" w:name="_Toc125380491"/>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8" w:name="_Toc118076967"/>
      <w:bookmarkStart w:id="59" w:name="_Toc118077007"/>
      <w:bookmarkStart w:id="60" w:name="_Toc120648145"/>
      <w:bookmarkStart w:id="61" w:name="_Toc120648174"/>
      <w:bookmarkStart w:id="62" w:name="_Toc120648214"/>
      <w:bookmarkStart w:id="63" w:name="_Toc120648252"/>
      <w:bookmarkStart w:id="64" w:name="_Toc120649573"/>
      <w:bookmarkStart w:id="65" w:name="_Toc120652545"/>
      <w:bookmarkStart w:id="66" w:name="_Toc120875829"/>
      <w:bookmarkStart w:id="67" w:name="_Toc123231581"/>
      <w:bookmarkStart w:id="68" w:name="_Toc123231648"/>
      <w:bookmarkStart w:id="69" w:name="_Toc123650919"/>
      <w:bookmarkStart w:id="70" w:name="_Toc124101443"/>
      <w:bookmarkStart w:id="71" w:name="_Toc124101475"/>
      <w:bookmarkStart w:id="72" w:name="_Toc124101507"/>
      <w:bookmarkStart w:id="73" w:name="_Toc124101547"/>
      <w:bookmarkStart w:id="74" w:name="_Toc124101599"/>
      <w:bookmarkStart w:id="75" w:name="_Toc125020873"/>
      <w:bookmarkStart w:id="76" w:name="_Toc125021028"/>
      <w:bookmarkStart w:id="77" w:name="_Toc125364672"/>
      <w:bookmarkStart w:id="78" w:name="_Toc125365046"/>
      <w:bookmarkStart w:id="79" w:name="_Toc125380492"/>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80" w:name="_Toc118076968"/>
      <w:bookmarkStart w:id="81" w:name="_Toc118077008"/>
      <w:bookmarkStart w:id="82" w:name="_Toc120648146"/>
      <w:bookmarkStart w:id="83" w:name="_Toc120648175"/>
      <w:bookmarkStart w:id="84" w:name="_Toc120648215"/>
      <w:bookmarkStart w:id="85" w:name="_Toc120648253"/>
      <w:bookmarkStart w:id="86" w:name="_Toc120649574"/>
      <w:bookmarkStart w:id="87" w:name="_Toc120652546"/>
      <w:bookmarkStart w:id="88" w:name="_Toc120875830"/>
      <w:bookmarkStart w:id="89" w:name="_Toc123231582"/>
      <w:bookmarkStart w:id="90" w:name="_Toc123231649"/>
      <w:bookmarkStart w:id="91" w:name="_Toc123650920"/>
      <w:bookmarkStart w:id="92" w:name="_Toc124101444"/>
      <w:bookmarkStart w:id="93" w:name="_Toc124101476"/>
      <w:bookmarkStart w:id="94" w:name="_Toc124101508"/>
      <w:bookmarkStart w:id="95" w:name="_Toc124101548"/>
      <w:bookmarkStart w:id="96" w:name="_Toc124101600"/>
      <w:bookmarkStart w:id="97" w:name="_Toc125020874"/>
      <w:bookmarkStart w:id="98" w:name="_Toc125021029"/>
      <w:bookmarkStart w:id="99" w:name="_Toc125364673"/>
      <w:bookmarkStart w:id="100" w:name="_Toc125365047"/>
      <w:bookmarkStart w:id="101" w:name="_Toc125380493"/>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2" w:name="_Toc118076969"/>
      <w:bookmarkStart w:id="103" w:name="_Toc118077009"/>
      <w:bookmarkStart w:id="104" w:name="_Toc120648147"/>
      <w:bookmarkStart w:id="105" w:name="_Toc120648176"/>
      <w:bookmarkStart w:id="106" w:name="_Toc120648216"/>
      <w:bookmarkStart w:id="107" w:name="_Toc120648254"/>
      <w:bookmarkStart w:id="108" w:name="_Toc120649575"/>
      <w:bookmarkStart w:id="109" w:name="_Toc120652547"/>
      <w:bookmarkStart w:id="110" w:name="_Toc120875831"/>
      <w:bookmarkStart w:id="111" w:name="_Toc123231583"/>
      <w:bookmarkStart w:id="112" w:name="_Toc123231650"/>
      <w:bookmarkStart w:id="113" w:name="_Toc123650921"/>
      <w:bookmarkStart w:id="114" w:name="_Toc124101445"/>
      <w:bookmarkStart w:id="115" w:name="_Toc124101477"/>
      <w:bookmarkStart w:id="116" w:name="_Toc124101509"/>
      <w:bookmarkStart w:id="117" w:name="_Toc124101549"/>
      <w:bookmarkStart w:id="118" w:name="_Toc124101601"/>
      <w:bookmarkStart w:id="119" w:name="_Toc125020875"/>
      <w:bookmarkStart w:id="120" w:name="_Toc125021030"/>
      <w:bookmarkStart w:id="121" w:name="_Toc125364674"/>
      <w:bookmarkStart w:id="122" w:name="_Toc125365048"/>
      <w:bookmarkStart w:id="123" w:name="_Toc125380494"/>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24" w:name="_Toc120648217"/>
      <w:bookmarkStart w:id="125" w:name="_Toc120648255"/>
      <w:bookmarkStart w:id="126" w:name="_Toc120649576"/>
      <w:bookmarkStart w:id="127" w:name="_Toc120652548"/>
      <w:bookmarkStart w:id="128" w:name="_Toc120875832"/>
      <w:bookmarkStart w:id="129" w:name="_Toc123231584"/>
      <w:bookmarkStart w:id="130" w:name="_Toc123231651"/>
      <w:bookmarkStart w:id="131" w:name="_Toc123650922"/>
      <w:bookmarkStart w:id="132" w:name="_Toc124101446"/>
      <w:bookmarkStart w:id="133" w:name="_Toc124101478"/>
      <w:bookmarkStart w:id="134" w:name="_Toc124101510"/>
      <w:bookmarkStart w:id="135" w:name="_Toc124101550"/>
      <w:bookmarkStart w:id="136" w:name="_Toc124101602"/>
      <w:bookmarkStart w:id="137" w:name="_Toc125020876"/>
      <w:bookmarkStart w:id="138" w:name="_Toc125021031"/>
      <w:bookmarkStart w:id="139" w:name="_Toc125364675"/>
      <w:bookmarkStart w:id="140" w:name="_Toc125365049"/>
      <w:bookmarkStart w:id="141" w:name="_Toc125380495"/>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42" w:name="_Toc120648218"/>
      <w:bookmarkStart w:id="143" w:name="_Toc120648256"/>
      <w:bookmarkStart w:id="144" w:name="_Toc120649577"/>
      <w:bookmarkStart w:id="145" w:name="_Toc120652549"/>
      <w:bookmarkStart w:id="146" w:name="_Toc120875833"/>
      <w:bookmarkStart w:id="147" w:name="_Toc123231585"/>
      <w:bookmarkStart w:id="148" w:name="_Toc123231652"/>
      <w:bookmarkStart w:id="149" w:name="_Toc123650923"/>
      <w:bookmarkStart w:id="150" w:name="_Toc124101447"/>
      <w:bookmarkStart w:id="151" w:name="_Toc124101479"/>
      <w:bookmarkStart w:id="152" w:name="_Toc124101511"/>
      <w:bookmarkStart w:id="153" w:name="_Toc124101551"/>
      <w:bookmarkStart w:id="154" w:name="_Toc124101603"/>
      <w:bookmarkStart w:id="155" w:name="_Toc125020877"/>
      <w:bookmarkStart w:id="156" w:name="_Toc125021032"/>
      <w:bookmarkStart w:id="157" w:name="_Toc125364676"/>
      <w:bookmarkStart w:id="158" w:name="_Toc125365050"/>
      <w:bookmarkStart w:id="159" w:name="_Toc125380496"/>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60" w:name="_Toc120648219"/>
      <w:bookmarkStart w:id="161" w:name="_Toc120648257"/>
      <w:bookmarkStart w:id="162" w:name="_Toc120649578"/>
      <w:bookmarkStart w:id="163" w:name="_Toc120652550"/>
      <w:bookmarkStart w:id="164" w:name="_Toc120875834"/>
      <w:bookmarkStart w:id="165" w:name="_Toc123231586"/>
      <w:bookmarkStart w:id="166" w:name="_Toc123231653"/>
      <w:bookmarkStart w:id="167" w:name="_Toc123650924"/>
      <w:bookmarkStart w:id="168" w:name="_Toc124101448"/>
      <w:bookmarkStart w:id="169" w:name="_Toc124101480"/>
      <w:bookmarkStart w:id="170" w:name="_Toc124101512"/>
      <w:bookmarkStart w:id="171" w:name="_Toc124101552"/>
      <w:bookmarkStart w:id="172" w:name="_Toc124101604"/>
      <w:bookmarkStart w:id="173" w:name="_Toc125020878"/>
      <w:bookmarkStart w:id="174" w:name="_Toc125021033"/>
      <w:bookmarkStart w:id="175" w:name="_Toc125364677"/>
      <w:bookmarkStart w:id="176" w:name="_Toc125365051"/>
      <w:bookmarkStart w:id="177" w:name="_Toc125380497"/>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78" w:name="_Toc120648220"/>
      <w:bookmarkStart w:id="179" w:name="_Toc120648258"/>
      <w:bookmarkStart w:id="180" w:name="_Toc120649579"/>
      <w:bookmarkStart w:id="181" w:name="_Toc120652551"/>
      <w:bookmarkStart w:id="182" w:name="_Toc120875835"/>
      <w:bookmarkStart w:id="183" w:name="_Toc123231587"/>
      <w:bookmarkStart w:id="184" w:name="_Toc123231654"/>
      <w:bookmarkStart w:id="185" w:name="_Toc123650925"/>
      <w:bookmarkStart w:id="186" w:name="_Toc124101449"/>
      <w:bookmarkStart w:id="187" w:name="_Toc124101481"/>
      <w:bookmarkStart w:id="188" w:name="_Toc124101513"/>
      <w:bookmarkStart w:id="189" w:name="_Toc124101553"/>
      <w:bookmarkStart w:id="190" w:name="_Toc124101605"/>
      <w:bookmarkStart w:id="191" w:name="_Toc125020879"/>
      <w:bookmarkStart w:id="192" w:name="_Toc125021034"/>
      <w:bookmarkStart w:id="193" w:name="_Toc125364678"/>
      <w:bookmarkStart w:id="194" w:name="_Toc125365052"/>
      <w:bookmarkStart w:id="195" w:name="_Toc125380498"/>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3E3AF6" w:rsidRPr="00351F9D" w:rsidRDefault="003E3AF6" w:rsidP="003E3AF6">
      <w:pPr>
        <w:pStyle w:val="Heading3"/>
      </w:pPr>
      <w:bookmarkStart w:id="196" w:name="_Toc125380499"/>
      <w:r w:rsidRPr="007A3ED2">
        <w:t>Implementasi</w:t>
      </w:r>
      <w:bookmarkEnd w:id="196"/>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Pr="00527E51">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97" w:name="_Toc125380500"/>
      <w:r w:rsidRPr="00B763B8">
        <w:t>Web engineering</w:t>
      </w:r>
      <w:bookmarkEnd w:id="197"/>
    </w:p>
    <w:p w:rsidR="003E3AF6" w:rsidRPr="0078146F" w:rsidRDefault="003E3AF6" w:rsidP="003E3AF6"/>
    <w:p w:rsidR="003E3AF6" w:rsidRDefault="003E3AF6" w:rsidP="003E3AF6">
      <w:pPr>
        <w:keepNext/>
        <w:jc w:val="center"/>
      </w:pPr>
      <w:r>
        <w:rPr>
          <w:noProof/>
        </w:rPr>
        <w:drawing>
          <wp:inline distT="0" distB="0" distL="0" distR="0" wp14:anchorId="0C65A4A6" wp14:editId="326A2C21">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98" w:name="_Toc125380512"/>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EF0850">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98"/>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w:t>
      </w:r>
      <w:r w:rsidR="00305D41">
        <w:lastRenderedPageBreak/>
        <w:t xml:space="preserve">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99" w:name="_Toc125380501"/>
      <w:r w:rsidRPr="00DE2458">
        <w:t>Pemantauan</w:t>
      </w:r>
      <w:bookmarkEnd w:id="199"/>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200" w:name="_Toc125380502"/>
      <w:r>
        <w:t>Tools pembuatan aplikasi</w:t>
      </w:r>
      <w:bookmarkEnd w:id="200"/>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2BADD4" wp14:editId="5CB86E90">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01" w:name="_Toc125380513"/>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EF0850">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01"/>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w:t>
      </w:r>
      <w:r w:rsidRPr="00446DD8">
        <w:lastRenderedPageBreak/>
        <w:t>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drawing>
          <wp:inline distT="0" distB="0" distL="0" distR="0" wp14:anchorId="2A766E45" wp14:editId="1C710C62">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02" w:name="_Toc125380514"/>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02"/>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lastRenderedPageBreak/>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lastRenderedPageBreak/>
        <w:t>Framework CodeIgniter</w:t>
      </w:r>
    </w:p>
    <w:p w:rsidR="003E3AF6" w:rsidRDefault="003E3AF6" w:rsidP="003E3AF6">
      <w:pPr>
        <w:keepNext/>
        <w:jc w:val="center"/>
      </w:pPr>
      <w:r>
        <w:rPr>
          <w:noProof/>
        </w:rPr>
        <w:drawing>
          <wp:inline distT="0" distB="0" distL="0" distR="0" wp14:anchorId="37F4D1BC" wp14:editId="461EF3BC">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03" w:name="_Toc125380515"/>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EF0850">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03"/>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Pr="003F1CBE">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lastRenderedPageBreak/>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C79565B" wp14:editId="45F2997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782DBA" w:rsidRPr="003F2413" w:rsidRDefault="00782DBA" w:rsidP="003E3AF6">
                            <w:pPr>
                              <w:pStyle w:val="Caption"/>
                              <w:jc w:val="center"/>
                              <w:rPr>
                                <w:b w:val="0"/>
                                <w:noProof/>
                                <w:color w:val="000000" w:themeColor="text1"/>
                                <w:sz w:val="24"/>
                              </w:rPr>
                            </w:pPr>
                            <w:bookmarkStart w:id="204" w:name="_Toc125380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782DBA" w:rsidRPr="003F2413" w:rsidRDefault="00782DBA" w:rsidP="003E3AF6">
                      <w:pPr>
                        <w:pStyle w:val="Caption"/>
                        <w:jc w:val="center"/>
                        <w:rPr>
                          <w:b w:val="0"/>
                          <w:noProof/>
                          <w:color w:val="000000" w:themeColor="text1"/>
                          <w:sz w:val="24"/>
                        </w:rPr>
                      </w:pPr>
                      <w:bookmarkStart w:id="205" w:name="_Toc125380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05"/>
                    </w:p>
                  </w:txbxContent>
                </v:textbox>
              </v:shape>
            </w:pict>
          </mc:Fallback>
        </mc:AlternateContent>
      </w:r>
      <w:r>
        <w:rPr>
          <w:noProof/>
        </w:rPr>
        <w:drawing>
          <wp:anchor distT="0" distB="0" distL="0" distR="0" simplePos="0" relativeHeight="251660288" behindDoc="0" locked="0" layoutInCell="1" allowOverlap="1" wp14:anchorId="06F6D4E9" wp14:editId="46529E39">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drawing>
          <wp:inline distT="0" distB="0" distL="0" distR="0" wp14:anchorId="6A8CD7A8" wp14:editId="383A37E6">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06" w:name="_Toc125380517"/>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EF0850">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06"/>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07" w:name="_Toc125380503"/>
      <w:r>
        <w:t>Kerangka Pemikiran</w:t>
      </w:r>
      <w:bookmarkEnd w:id="207"/>
    </w:p>
    <w:p w:rsidR="003E3AF6" w:rsidRPr="00602A4B" w:rsidRDefault="003E3AF6" w:rsidP="003E3AF6">
      <w:pPr>
        <w:pStyle w:val="Caption"/>
        <w:keepNext/>
        <w:jc w:val="center"/>
        <w:rPr>
          <w:b w:val="0"/>
          <w:color w:val="000000" w:themeColor="text1"/>
        </w:rPr>
      </w:pPr>
      <w:bookmarkStart w:id="208" w:name="_Toc125380511"/>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08"/>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lastRenderedPageBreak/>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305CCE">
              <w:rPr>
                <w:b w:val="0"/>
              </w:rPr>
              <w:t>Penelitian ini bertujuan untuk mempermudah manager dalam memantau catatan atau data yang ada pada marketing PT. Victory International Futures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09" w:name="_Toc125380504"/>
      <w:r>
        <w:lastRenderedPageBreak/>
        <w:t>BAB III</w:t>
      </w:r>
      <w:r>
        <w:br/>
        <w:t>METODE PENELITIAN</w:t>
      </w:r>
      <w:bookmarkEnd w:id="209"/>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10" w:name="_Toc120648153"/>
      <w:bookmarkStart w:id="211" w:name="_Toc120648182"/>
      <w:bookmarkStart w:id="212" w:name="_Toc120648226"/>
      <w:bookmarkStart w:id="213" w:name="_Toc120648264"/>
      <w:bookmarkStart w:id="214" w:name="_Toc120649586"/>
      <w:bookmarkStart w:id="215" w:name="_Toc120652558"/>
      <w:bookmarkStart w:id="216" w:name="_Toc120875842"/>
      <w:bookmarkStart w:id="217" w:name="_Toc123231594"/>
      <w:bookmarkStart w:id="218" w:name="_Toc123231661"/>
      <w:bookmarkStart w:id="219" w:name="_Toc123650932"/>
      <w:bookmarkStart w:id="220" w:name="_Toc124101456"/>
      <w:bookmarkStart w:id="221" w:name="_Toc124101488"/>
      <w:bookmarkStart w:id="222" w:name="_Toc124101520"/>
      <w:bookmarkStart w:id="223" w:name="_Toc124101560"/>
      <w:bookmarkStart w:id="224" w:name="_Toc124101612"/>
      <w:bookmarkStart w:id="225" w:name="_Toc125020886"/>
      <w:bookmarkStart w:id="226" w:name="_Toc125021041"/>
      <w:bookmarkStart w:id="227" w:name="_Toc125364685"/>
      <w:bookmarkStart w:id="228" w:name="_Toc125365059"/>
      <w:bookmarkStart w:id="229" w:name="_Toc40296156"/>
      <w:bookmarkStart w:id="230" w:name="_Toc125380505"/>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30"/>
    </w:p>
    <w:p w:rsidR="003E3AF6" w:rsidRPr="00352641" w:rsidRDefault="003E3AF6" w:rsidP="003E3AF6">
      <w:pPr>
        <w:pStyle w:val="Heading2"/>
        <w:rPr>
          <w:color w:val="000000" w:themeColor="text1"/>
          <w:szCs w:val="24"/>
        </w:rPr>
      </w:pPr>
      <w:bookmarkStart w:id="231" w:name="_Toc125380506"/>
      <w:r w:rsidRPr="00B063F1">
        <w:t>Metode Pengumpulan Data</w:t>
      </w:r>
      <w:bookmarkEnd w:id="229"/>
      <w:bookmarkEnd w:id="231"/>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32" w:name="_Toc125380507"/>
      <w:r w:rsidRPr="00352641">
        <w:t xml:space="preserve">Metode </w:t>
      </w:r>
      <w:r w:rsidR="00290AAF">
        <w:t>Yang Diusulkan</w:t>
      </w:r>
      <w:bookmarkEnd w:id="232"/>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tukan dengan mengumpulkan teori teori terdauhulu</w:t>
      </w:r>
      <w:r w:rsidRPr="00EF0183">
        <w:t xml:space="preserve"> </w:t>
      </w:r>
      <w:r>
        <w:t>dimulai</w:t>
      </w:r>
      <w:r w:rsidRPr="00EF0183">
        <w:t xml:space="preserve"> dari menentukan pekerjaan dan tujuan waktu untuk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33" w:name="_Toc125380508"/>
      <w:r>
        <w:t>Metode Pengujian</w:t>
      </w:r>
      <w:bookmarkEnd w:id="233"/>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234" w:name="_Toc125380509"/>
      <w:r>
        <w:lastRenderedPageBreak/>
        <w:t>DAFTAR PUSTAKA</w:t>
      </w:r>
      <w:bookmarkEnd w:id="234"/>
    </w:p>
    <w:p w:rsidR="005077FA" w:rsidRPr="005077FA" w:rsidRDefault="005077FA" w:rsidP="005077FA"/>
    <w:p w:rsidR="00371E6C" w:rsidRPr="00371E6C" w:rsidRDefault="00613057" w:rsidP="00427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71E6C" w:rsidRPr="00371E6C">
        <w:rPr>
          <w:rFonts w:cs="Times New Roman"/>
          <w:noProof/>
          <w:szCs w:val="24"/>
        </w:rPr>
        <w:t xml:space="preserve">Agung Saputra, M. and Rahman Isnain, A. (2021) ‘PENERAPAN SMART VILLAGE DALAM PENINGKATAN PELAYANAN MASYARAKAT MENGGUNAKAN METODE WEB ENGINEERING (Studi Kasus: Desa Sukanegeri Jaya)’, </w:t>
      </w:r>
      <w:r w:rsidR="00371E6C" w:rsidRPr="00371E6C">
        <w:rPr>
          <w:rFonts w:cs="Times New Roman"/>
          <w:i/>
          <w:iCs/>
          <w:noProof/>
          <w:szCs w:val="24"/>
        </w:rPr>
        <w:t>Jurnal Teknologi dan Sistem Informasi (JTSI)</w:t>
      </w:r>
      <w:r w:rsidR="00371E6C" w:rsidRPr="00371E6C">
        <w:rPr>
          <w:rFonts w:cs="Times New Roman"/>
          <w:noProof/>
          <w:szCs w:val="24"/>
        </w:rPr>
        <w:t>, 2(3), pp. 49–55. Available at: http://jim.teknokrat.ac.id/index.php/JTSI.</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ggraini, I. and Gusmaliza, D. (2021) ‘Implementasi Web Engineering Method Pengelolaan Pendistribusian Obat Gudang Farmasi Dinas Kesehatan Pagar Alam’, </w:t>
      </w:r>
      <w:r w:rsidRPr="00371E6C">
        <w:rPr>
          <w:rFonts w:cs="Times New Roman"/>
          <w:i/>
          <w:iCs/>
          <w:noProof/>
          <w:szCs w:val="24"/>
        </w:rPr>
        <w:t>JUSIM (Jurnal Sistem Informasi Musirawas)</w:t>
      </w:r>
      <w:r w:rsidRPr="00371E6C">
        <w:rPr>
          <w:rFonts w:cs="Times New Roman"/>
          <w:noProof/>
          <w:szCs w:val="24"/>
        </w:rPr>
        <w:t>, 6(1), pp. 72–79. Available at: https://doi.org/10.32767/jusim.v6i1.1190.</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issa, R.N. and Prasetio, R.T. (2021) ‘Rancang Bangun Aplikasi Penerimaan Siswa Baru Berbasis Web Menggunakan Framework Codeigniter’, </w:t>
      </w:r>
      <w:r w:rsidRPr="00371E6C">
        <w:rPr>
          <w:rFonts w:cs="Times New Roman"/>
          <w:i/>
          <w:iCs/>
          <w:noProof/>
          <w:szCs w:val="24"/>
        </w:rPr>
        <w:t>Jurnal Responsif : Riset Sains dan Informatika</w:t>
      </w:r>
      <w:r w:rsidRPr="00371E6C">
        <w:rPr>
          <w:rFonts w:cs="Times New Roman"/>
          <w:noProof/>
          <w:szCs w:val="24"/>
        </w:rPr>
        <w:t>, 3(1), pp. 122–128. Available at: https://doi.org/10.51977/jti.v3i1.497.</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Dzakwan, M.S., Sunardi, S.S. and Yudhana, A. (2020) ‘Monitoring Data Pendidik Menggunakan Metode Web Engineering’, </w:t>
      </w:r>
      <w:r w:rsidRPr="00371E6C">
        <w:rPr>
          <w:rFonts w:cs="Times New Roman"/>
          <w:i/>
          <w:iCs/>
          <w:noProof/>
          <w:szCs w:val="24"/>
        </w:rPr>
        <w:t>Cybernetics</w:t>
      </w:r>
      <w:r w:rsidRPr="00371E6C">
        <w:rPr>
          <w:rFonts w:cs="Times New Roman"/>
          <w:noProof/>
          <w:szCs w:val="24"/>
        </w:rPr>
        <w:t>, 4(01), p. 19. Available at: https://doi.org/10.29406/cbn.v4i01.2096.</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Ismai (2020) ‘Studi Komparasi Pengembangan Websitedengan Framework Codeigniter Dan Laravel’, </w:t>
      </w:r>
      <w:r w:rsidRPr="00371E6C">
        <w:rPr>
          <w:rFonts w:cs="Times New Roman"/>
          <w:i/>
          <w:iCs/>
          <w:noProof/>
          <w:szCs w:val="24"/>
        </w:rPr>
        <w:t>Conference on Business, Social Sciences and Innovation Technology</w:t>
      </w:r>
      <w:r w:rsidRPr="00371E6C">
        <w:rPr>
          <w:rFonts w:cs="Times New Roman"/>
          <w:noProof/>
          <w:szCs w:val="24"/>
        </w:rPr>
        <w:t>, 1(1), pp. 614–621. Available at: https://journal.uib.ac.id/index.php/cbssit/article/download/1469/969/.</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Marlinda, L. and Hamid, A. (2014) ‘Sistem Informasi Budi Daya Jamurmenggunakan Metode Web Engineering’, </w:t>
      </w:r>
      <w:r w:rsidRPr="00371E6C">
        <w:rPr>
          <w:rFonts w:cs="Times New Roman"/>
          <w:i/>
          <w:iCs/>
          <w:noProof/>
          <w:szCs w:val="24"/>
        </w:rPr>
        <w:t>Seminar Nasional Sains dan Teknologi 2014</w:t>
      </w:r>
      <w:r w:rsidRPr="00371E6C">
        <w:rPr>
          <w:rFonts w:cs="Times New Roman"/>
          <w:noProof/>
          <w:szCs w:val="24"/>
        </w:rPr>
        <w:t>, (November), pp. 1–4.</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71E6C">
        <w:rPr>
          <w:rFonts w:cs="Times New Roman"/>
          <w:i/>
          <w:iCs/>
          <w:noProof/>
          <w:szCs w:val="24"/>
        </w:rPr>
        <w:t>Journal of Information System, Informatics and Computing</w:t>
      </w:r>
      <w:r w:rsidRPr="00371E6C">
        <w:rPr>
          <w:rFonts w:cs="Times New Roman"/>
          <w:noProof/>
          <w:szCs w:val="24"/>
        </w:rPr>
        <w:t>, 4(2), p. 143. Available at: https://doi.org/10.52362/jisicom.v4i2.363.</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lastRenderedPageBreak/>
        <w:t xml:space="preserve">Rahmanto, Y., Istikomah and Styawati (2021) ‘Rancang Bangun Sistem Informasi Manajemen Koperasi Menggunakan Metode Web Engineerung’, </w:t>
      </w:r>
      <w:r w:rsidRPr="00371E6C">
        <w:rPr>
          <w:rFonts w:cs="Times New Roman"/>
          <w:i/>
          <w:iCs/>
          <w:noProof/>
          <w:szCs w:val="24"/>
        </w:rPr>
        <w:t>Jdmsi</w:t>
      </w:r>
      <w:r w:rsidRPr="00371E6C">
        <w:rPr>
          <w:rFonts w:cs="Times New Roman"/>
          <w:noProof/>
          <w:szCs w:val="24"/>
        </w:rPr>
        <w:t>, 2(1), pp. 24–30. Available at: https://ejurnal.teknokrat.ac.id/index.php/JDMSI/article/view/987.</w:t>
      </w:r>
    </w:p>
    <w:p w:rsidR="00371E6C" w:rsidRPr="00371E6C" w:rsidRDefault="00371E6C" w:rsidP="00427E78">
      <w:pPr>
        <w:widowControl w:val="0"/>
        <w:autoSpaceDE w:val="0"/>
        <w:autoSpaceDN w:val="0"/>
        <w:adjustRightInd w:val="0"/>
        <w:ind w:left="720" w:hanging="720"/>
        <w:rPr>
          <w:rFonts w:cs="Times New Roman"/>
          <w:noProof/>
        </w:rPr>
      </w:pPr>
      <w:r w:rsidRPr="00371E6C">
        <w:rPr>
          <w:rFonts w:cs="Times New Roman"/>
          <w:noProof/>
          <w:szCs w:val="24"/>
        </w:rPr>
        <w:t>Wijaya, J., Krisnanik, E. and Isnainiyah, I.N. (2022) ‘Sistem Informasi Pemantauan Kinerja Pegawai Berbasis Web pada PT XYZ Indonesia’, (April), pp. 245–256.</w:t>
      </w:r>
    </w:p>
    <w:p w:rsidR="00105087" w:rsidRPr="00105087" w:rsidRDefault="00613057" w:rsidP="00427E78">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9"/>
      <w:footerReference w:type="default" r:id="rId30"/>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3C55" w:rsidRDefault="00403C55" w:rsidP="00F32C20">
      <w:pPr>
        <w:spacing w:line="240" w:lineRule="auto"/>
      </w:pPr>
      <w:r>
        <w:separator/>
      </w:r>
    </w:p>
  </w:endnote>
  <w:endnote w:type="continuationSeparator" w:id="0">
    <w:p w:rsidR="00403C55" w:rsidRDefault="00403C55"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646D46">
          <w:rPr>
            <w:noProof/>
          </w:rPr>
          <w:t>iv</w:t>
        </w:r>
        <w:r>
          <w:rPr>
            <w:noProof/>
          </w:rPr>
          <w:fldChar w:fldCharType="end"/>
        </w:r>
      </w:p>
    </w:sdtContent>
  </w:sdt>
  <w:p w:rsidR="00782DBA" w:rsidRDefault="00782DB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608628"/>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646D46">
          <w:rPr>
            <w:noProof/>
          </w:rPr>
          <w:t>1</w:t>
        </w:r>
        <w:r>
          <w:rPr>
            <w:noProof/>
          </w:rPr>
          <w:fldChar w:fldCharType="end"/>
        </w:r>
      </w:p>
    </w:sdtContent>
  </w:sdt>
  <w:p w:rsidR="00782DBA" w:rsidRDefault="00782DB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2611459"/>
      <w:docPartObj>
        <w:docPartGallery w:val="Page Numbers (Bottom of Page)"/>
        <w:docPartUnique/>
      </w:docPartObj>
    </w:sdtPr>
    <w:sdtEndPr>
      <w:rPr>
        <w:noProof/>
      </w:rPr>
    </w:sdtEndPr>
    <w:sdtContent>
      <w:p w:rsidR="00FD7E96" w:rsidRDefault="00FD7E96">
        <w:pPr>
          <w:pStyle w:val="Footer"/>
          <w:jc w:val="center"/>
        </w:pPr>
        <w:r>
          <w:fldChar w:fldCharType="begin"/>
        </w:r>
        <w:r>
          <w:instrText xml:space="preserve"> PAGE   \* MERGEFORMAT </w:instrText>
        </w:r>
        <w:r>
          <w:fldChar w:fldCharType="separate"/>
        </w:r>
        <w:r w:rsidR="00646D46">
          <w:rPr>
            <w:noProof/>
          </w:rPr>
          <w:t>5</w:t>
        </w:r>
        <w:r>
          <w:rPr>
            <w:noProof/>
          </w:rPr>
          <w:fldChar w:fldCharType="end"/>
        </w:r>
      </w:p>
    </w:sdtContent>
  </w:sdt>
  <w:p w:rsidR="00782DBA" w:rsidRDefault="00782DB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E96" w:rsidRDefault="00FD7E96">
    <w:pPr>
      <w:pStyle w:val="Footer"/>
      <w:jc w:val="center"/>
    </w:pPr>
  </w:p>
  <w:p w:rsidR="00FD7E96" w:rsidRDefault="00FD7E9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916441"/>
      <w:docPartObj>
        <w:docPartGallery w:val="Page Numbers (Bottom of Page)"/>
        <w:docPartUnique/>
      </w:docPartObj>
    </w:sdtPr>
    <w:sdtEndPr>
      <w:rPr>
        <w:noProof/>
      </w:rPr>
    </w:sdtEndPr>
    <w:sdtContent>
      <w:p w:rsidR="00C22C91" w:rsidRDefault="00C22C91">
        <w:pPr>
          <w:pStyle w:val="Footer"/>
          <w:jc w:val="center"/>
        </w:pPr>
        <w:r>
          <w:fldChar w:fldCharType="begin"/>
        </w:r>
        <w:r>
          <w:instrText xml:space="preserve"> PAGE   \* MERGEFORMAT </w:instrText>
        </w:r>
        <w:r>
          <w:fldChar w:fldCharType="separate"/>
        </w:r>
        <w:r w:rsidR="00646D46">
          <w:rPr>
            <w:noProof/>
          </w:rPr>
          <w:t>18</w:t>
        </w:r>
        <w:r>
          <w:rPr>
            <w:noProof/>
          </w:rPr>
          <w:fldChar w:fldCharType="end"/>
        </w:r>
      </w:p>
    </w:sdtContent>
  </w:sdt>
  <w:p w:rsidR="00782DBA" w:rsidRDefault="00782DBA"/>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C91" w:rsidRDefault="00C22C91">
    <w:pPr>
      <w:pStyle w:val="Footer"/>
      <w:jc w:val="center"/>
    </w:pPr>
  </w:p>
  <w:p w:rsidR="00C22C91" w:rsidRDefault="00C22C9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3C55" w:rsidRDefault="00403C55" w:rsidP="00F32C20">
      <w:pPr>
        <w:spacing w:line="240" w:lineRule="auto"/>
      </w:pPr>
      <w:r>
        <w:separator/>
      </w:r>
    </w:p>
  </w:footnote>
  <w:footnote w:type="continuationSeparator" w:id="0">
    <w:p w:rsidR="00403C55" w:rsidRDefault="00403C55"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jc w:val="right"/>
    </w:pPr>
  </w:p>
  <w:p w:rsidR="00782DBA" w:rsidRDefault="00782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pPr>
      <w:pStyle w:val="Header"/>
      <w:jc w:val="right"/>
    </w:pPr>
  </w:p>
  <w:p w:rsidR="00782DBA" w:rsidRDefault="00782D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458"/>
      <w:docPartObj>
        <w:docPartGallery w:val="Page Numbers (Top of Page)"/>
        <w:docPartUnique/>
      </w:docPartObj>
    </w:sdtPr>
    <w:sdtEndPr>
      <w:rPr>
        <w:noProof/>
      </w:rPr>
    </w:sdtEndPr>
    <w:sdtContent>
      <w:p w:rsidR="00F60FB3" w:rsidRDefault="00F60FB3">
        <w:pPr>
          <w:pStyle w:val="Header"/>
          <w:jc w:val="right"/>
        </w:pPr>
        <w:r>
          <w:fldChar w:fldCharType="begin"/>
        </w:r>
        <w:r>
          <w:instrText xml:space="preserve"> PAGE   \* MERGEFORMAT </w:instrText>
        </w:r>
        <w:r>
          <w:fldChar w:fldCharType="separate"/>
        </w:r>
        <w:r w:rsidR="00646D46">
          <w:rPr>
            <w:noProof/>
          </w:rPr>
          <w:t>2</w:t>
        </w:r>
        <w:r>
          <w:rPr>
            <w:noProof/>
          </w:rPr>
          <w:fldChar w:fldCharType="end"/>
        </w:r>
      </w:p>
    </w:sdtContent>
  </w:sdt>
  <w:p w:rsidR="00F60FB3" w:rsidRDefault="00F60FB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E96" w:rsidRDefault="00FD7E96">
    <w:pPr>
      <w:pStyle w:val="Header"/>
      <w:jc w:val="right"/>
    </w:pPr>
  </w:p>
  <w:p w:rsidR="00782DBA" w:rsidRDefault="00782DB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3398404"/>
      <w:docPartObj>
        <w:docPartGallery w:val="Page Numbers (Top of Page)"/>
        <w:docPartUnique/>
      </w:docPartObj>
    </w:sdtPr>
    <w:sdtEndPr>
      <w:rPr>
        <w:noProof/>
      </w:rPr>
    </w:sdtEndPr>
    <w:sdtContent>
      <w:p w:rsidR="00FD7E96" w:rsidRDefault="00FD7E96">
        <w:pPr>
          <w:pStyle w:val="Header"/>
          <w:jc w:val="right"/>
        </w:pPr>
        <w:r>
          <w:fldChar w:fldCharType="begin"/>
        </w:r>
        <w:r>
          <w:instrText xml:space="preserve"> PAGE   \* MERGEFORMAT </w:instrText>
        </w:r>
        <w:r>
          <w:fldChar w:fldCharType="separate"/>
        </w:r>
        <w:r w:rsidR="00646D46">
          <w:rPr>
            <w:noProof/>
          </w:rPr>
          <w:t>15</w:t>
        </w:r>
        <w:r>
          <w:rPr>
            <w:noProof/>
          </w:rPr>
          <w:fldChar w:fldCharType="end"/>
        </w:r>
      </w:p>
    </w:sdtContent>
  </w:sdt>
  <w:p w:rsidR="00FD7E96" w:rsidRDefault="00FD7E9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C22C91" w:rsidRDefault="00C22C91">
        <w:pPr>
          <w:pStyle w:val="Header"/>
          <w:jc w:val="right"/>
        </w:pPr>
        <w:r>
          <w:fldChar w:fldCharType="begin"/>
        </w:r>
        <w:r>
          <w:instrText xml:space="preserve"> PAGE   \* MERGEFORMAT </w:instrText>
        </w:r>
        <w:r>
          <w:fldChar w:fldCharType="separate"/>
        </w:r>
        <w:r w:rsidR="00646D46">
          <w:rPr>
            <w:noProof/>
          </w:rPr>
          <w:t>21</w:t>
        </w:r>
        <w:r>
          <w:rPr>
            <w:noProof/>
          </w:rPr>
          <w:fldChar w:fldCharType="end"/>
        </w:r>
      </w:p>
    </w:sdtContent>
  </w:sdt>
  <w:p w:rsidR="00C22C91" w:rsidRDefault="00C22C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17A64"/>
    <w:rsid w:val="000204A3"/>
    <w:rsid w:val="00020854"/>
    <w:rsid w:val="00023A4E"/>
    <w:rsid w:val="00031D9A"/>
    <w:rsid w:val="00035C13"/>
    <w:rsid w:val="00036E8B"/>
    <w:rsid w:val="00043F7B"/>
    <w:rsid w:val="0004411F"/>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D6065"/>
    <w:rsid w:val="000E4A05"/>
    <w:rsid w:val="000E7B44"/>
    <w:rsid w:val="000F6BA1"/>
    <w:rsid w:val="001030A6"/>
    <w:rsid w:val="00105087"/>
    <w:rsid w:val="001050B4"/>
    <w:rsid w:val="00110D64"/>
    <w:rsid w:val="001162DF"/>
    <w:rsid w:val="00117221"/>
    <w:rsid w:val="0012371A"/>
    <w:rsid w:val="001323D5"/>
    <w:rsid w:val="00136F55"/>
    <w:rsid w:val="00151715"/>
    <w:rsid w:val="0015633A"/>
    <w:rsid w:val="00161DC0"/>
    <w:rsid w:val="00163AD7"/>
    <w:rsid w:val="001746B8"/>
    <w:rsid w:val="00181A02"/>
    <w:rsid w:val="001836E8"/>
    <w:rsid w:val="00195128"/>
    <w:rsid w:val="001A4885"/>
    <w:rsid w:val="001B1098"/>
    <w:rsid w:val="001B50EC"/>
    <w:rsid w:val="001D44A6"/>
    <w:rsid w:val="001E1B72"/>
    <w:rsid w:val="001F06BF"/>
    <w:rsid w:val="0020204E"/>
    <w:rsid w:val="0021514D"/>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51F9D"/>
    <w:rsid w:val="00352641"/>
    <w:rsid w:val="00354C66"/>
    <w:rsid w:val="003645DC"/>
    <w:rsid w:val="00371E6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3C55"/>
    <w:rsid w:val="004064BF"/>
    <w:rsid w:val="00425702"/>
    <w:rsid w:val="00427E78"/>
    <w:rsid w:val="004327B0"/>
    <w:rsid w:val="004352D2"/>
    <w:rsid w:val="00442411"/>
    <w:rsid w:val="00446DD8"/>
    <w:rsid w:val="0045745D"/>
    <w:rsid w:val="0046435E"/>
    <w:rsid w:val="00476C46"/>
    <w:rsid w:val="00484EE0"/>
    <w:rsid w:val="004B6DAC"/>
    <w:rsid w:val="004E718A"/>
    <w:rsid w:val="004F2184"/>
    <w:rsid w:val="004F3EFE"/>
    <w:rsid w:val="004F56B8"/>
    <w:rsid w:val="005022DE"/>
    <w:rsid w:val="005029B5"/>
    <w:rsid w:val="00503BA8"/>
    <w:rsid w:val="005040E3"/>
    <w:rsid w:val="005077FA"/>
    <w:rsid w:val="00507E11"/>
    <w:rsid w:val="0051104D"/>
    <w:rsid w:val="00515BD2"/>
    <w:rsid w:val="00527079"/>
    <w:rsid w:val="00527E51"/>
    <w:rsid w:val="00546C8C"/>
    <w:rsid w:val="00553EC6"/>
    <w:rsid w:val="00562B9B"/>
    <w:rsid w:val="0057150C"/>
    <w:rsid w:val="00576F84"/>
    <w:rsid w:val="005940AE"/>
    <w:rsid w:val="00595C27"/>
    <w:rsid w:val="005A6A8B"/>
    <w:rsid w:val="005B60F2"/>
    <w:rsid w:val="005C30AC"/>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5D97"/>
    <w:rsid w:val="00644098"/>
    <w:rsid w:val="00645048"/>
    <w:rsid w:val="00646D46"/>
    <w:rsid w:val="00651BE4"/>
    <w:rsid w:val="00663D1A"/>
    <w:rsid w:val="006710C5"/>
    <w:rsid w:val="00671BC6"/>
    <w:rsid w:val="00676D0C"/>
    <w:rsid w:val="00691A6C"/>
    <w:rsid w:val="00692A5B"/>
    <w:rsid w:val="006A08DA"/>
    <w:rsid w:val="006A6748"/>
    <w:rsid w:val="006B5FF7"/>
    <w:rsid w:val="006C0C7D"/>
    <w:rsid w:val="006C292A"/>
    <w:rsid w:val="006D333E"/>
    <w:rsid w:val="006D59E2"/>
    <w:rsid w:val="00710661"/>
    <w:rsid w:val="00716B2E"/>
    <w:rsid w:val="00716F68"/>
    <w:rsid w:val="007230B3"/>
    <w:rsid w:val="00726F54"/>
    <w:rsid w:val="00727BDD"/>
    <w:rsid w:val="00727BFD"/>
    <w:rsid w:val="00734DCF"/>
    <w:rsid w:val="00736DC2"/>
    <w:rsid w:val="007410BF"/>
    <w:rsid w:val="00755437"/>
    <w:rsid w:val="00766889"/>
    <w:rsid w:val="007676A5"/>
    <w:rsid w:val="0078146F"/>
    <w:rsid w:val="00782DBA"/>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D5F36"/>
    <w:rsid w:val="008E64AB"/>
    <w:rsid w:val="008F2892"/>
    <w:rsid w:val="008F54AA"/>
    <w:rsid w:val="008F626D"/>
    <w:rsid w:val="00900383"/>
    <w:rsid w:val="00914FB5"/>
    <w:rsid w:val="00917EB4"/>
    <w:rsid w:val="00921D98"/>
    <w:rsid w:val="00931649"/>
    <w:rsid w:val="00932BFA"/>
    <w:rsid w:val="00936927"/>
    <w:rsid w:val="009416D2"/>
    <w:rsid w:val="00942C92"/>
    <w:rsid w:val="00942F29"/>
    <w:rsid w:val="00947DEC"/>
    <w:rsid w:val="0095114D"/>
    <w:rsid w:val="00960C55"/>
    <w:rsid w:val="0097047A"/>
    <w:rsid w:val="00972C93"/>
    <w:rsid w:val="00973B49"/>
    <w:rsid w:val="00977670"/>
    <w:rsid w:val="00980997"/>
    <w:rsid w:val="00991DE9"/>
    <w:rsid w:val="009A4229"/>
    <w:rsid w:val="009A52ED"/>
    <w:rsid w:val="009B5153"/>
    <w:rsid w:val="009B75E5"/>
    <w:rsid w:val="009C15B8"/>
    <w:rsid w:val="009C18B9"/>
    <w:rsid w:val="009C451E"/>
    <w:rsid w:val="009D1E06"/>
    <w:rsid w:val="009D26EA"/>
    <w:rsid w:val="009E0D6A"/>
    <w:rsid w:val="009E4C10"/>
    <w:rsid w:val="009F1D7B"/>
    <w:rsid w:val="009F5AF3"/>
    <w:rsid w:val="00A12505"/>
    <w:rsid w:val="00A319B4"/>
    <w:rsid w:val="00A35B8C"/>
    <w:rsid w:val="00A40AF4"/>
    <w:rsid w:val="00A4283A"/>
    <w:rsid w:val="00A56E10"/>
    <w:rsid w:val="00A66A50"/>
    <w:rsid w:val="00A80346"/>
    <w:rsid w:val="00A87DC3"/>
    <w:rsid w:val="00A96840"/>
    <w:rsid w:val="00AC0EF4"/>
    <w:rsid w:val="00AC196E"/>
    <w:rsid w:val="00AC5C77"/>
    <w:rsid w:val="00AD50A4"/>
    <w:rsid w:val="00AF1283"/>
    <w:rsid w:val="00AF382D"/>
    <w:rsid w:val="00B022CE"/>
    <w:rsid w:val="00B13EA8"/>
    <w:rsid w:val="00B364FC"/>
    <w:rsid w:val="00B4120D"/>
    <w:rsid w:val="00B54BC3"/>
    <w:rsid w:val="00B61716"/>
    <w:rsid w:val="00B73E36"/>
    <w:rsid w:val="00B763B8"/>
    <w:rsid w:val="00B94507"/>
    <w:rsid w:val="00BC3CA9"/>
    <w:rsid w:val="00BD4D71"/>
    <w:rsid w:val="00BE7913"/>
    <w:rsid w:val="00BF13CB"/>
    <w:rsid w:val="00BF1F8D"/>
    <w:rsid w:val="00C05629"/>
    <w:rsid w:val="00C22C91"/>
    <w:rsid w:val="00C25AA3"/>
    <w:rsid w:val="00C25FF4"/>
    <w:rsid w:val="00C34C88"/>
    <w:rsid w:val="00C36883"/>
    <w:rsid w:val="00C37E8E"/>
    <w:rsid w:val="00C40839"/>
    <w:rsid w:val="00C51D60"/>
    <w:rsid w:val="00C5246E"/>
    <w:rsid w:val="00C6490D"/>
    <w:rsid w:val="00C85039"/>
    <w:rsid w:val="00C9798A"/>
    <w:rsid w:val="00CA1492"/>
    <w:rsid w:val="00CB5B0E"/>
    <w:rsid w:val="00CD1C98"/>
    <w:rsid w:val="00CD64CF"/>
    <w:rsid w:val="00CE668E"/>
    <w:rsid w:val="00D00569"/>
    <w:rsid w:val="00D06DA0"/>
    <w:rsid w:val="00D07761"/>
    <w:rsid w:val="00D15702"/>
    <w:rsid w:val="00D202BF"/>
    <w:rsid w:val="00D25DA7"/>
    <w:rsid w:val="00D315B7"/>
    <w:rsid w:val="00D3223D"/>
    <w:rsid w:val="00D35DD3"/>
    <w:rsid w:val="00D43D60"/>
    <w:rsid w:val="00D57D39"/>
    <w:rsid w:val="00D57E95"/>
    <w:rsid w:val="00D61ADC"/>
    <w:rsid w:val="00D65C67"/>
    <w:rsid w:val="00D75615"/>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4B51"/>
    <w:rsid w:val="00E76600"/>
    <w:rsid w:val="00E910DD"/>
    <w:rsid w:val="00EA55D9"/>
    <w:rsid w:val="00EB26DD"/>
    <w:rsid w:val="00EB4E98"/>
    <w:rsid w:val="00EC6CC5"/>
    <w:rsid w:val="00ED19E8"/>
    <w:rsid w:val="00ED6984"/>
    <w:rsid w:val="00EF0183"/>
    <w:rsid w:val="00EF0850"/>
    <w:rsid w:val="00F0270F"/>
    <w:rsid w:val="00F03066"/>
    <w:rsid w:val="00F04637"/>
    <w:rsid w:val="00F068F1"/>
    <w:rsid w:val="00F07B9E"/>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D7E96"/>
    <w:rsid w:val="00FE2EC3"/>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Laporan%20TA%201.docx" TargetMode="External"/><Relationship Id="rId19" Type="http://schemas.openxmlformats.org/officeDocument/2006/relationships/image" Target="media/image2.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9C89101-A1E8-4F45-9974-3D8B6460A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26</Pages>
  <Words>7871</Words>
  <Characters>4486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431</cp:revision>
  <cp:lastPrinted>2023-01-08T13:21:00Z</cp:lastPrinted>
  <dcterms:created xsi:type="dcterms:W3CDTF">2022-09-19T13:28:00Z</dcterms:created>
  <dcterms:modified xsi:type="dcterms:W3CDTF">2023-01-2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